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267F4" w14:textId="77777777" w:rsidR="0019044F" w:rsidRPr="00627383" w:rsidRDefault="00142639" w:rsidP="00A9760A">
      <w:pPr>
        <w:tabs>
          <w:tab w:val="clear" w:pos="720"/>
        </w:tabs>
        <w:ind w:left="0" w:firstLine="0"/>
        <w:contextualSpacing/>
        <w:jc w:val="center"/>
        <w:rPr>
          <w:b/>
          <w:sz w:val="64"/>
          <w:szCs w:val="64"/>
        </w:rPr>
      </w:pPr>
      <w:r w:rsidRPr="00142639">
        <w:rPr>
          <w:b/>
          <w:sz w:val="64"/>
          <w:szCs w:val="64"/>
        </w:rPr>
        <w:t>Tech Help Study</w:t>
      </w:r>
      <w:r w:rsidR="00251D51">
        <w:rPr>
          <w:b/>
          <w:sz w:val="64"/>
          <w:szCs w:val="64"/>
        </w:rPr>
        <w:t xml:space="preserve"> </w:t>
      </w:r>
      <w:r w:rsidR="0019044F" w:rsidRPr="00627383">
        <w:rPr>
          <w:b/>
          <w:sz w:val="64"/>
          <w:szCs w:val="64"/>
        </w:rPr>
        <w:t>Field Manual</w:t>
      </w:r>
    </w:p>
    <w:p w14:paraId="414AE0F2" w14:textId="77777777" w:rsidR="0019044F" w:rsidRPr="008F08D7" w:rsidRDefault="00AA6009" w:rsidP="008F08D7">
      <w:pPr>
        <w:tabs>
          <w:tab w:val="clear" w:pos="720"/>
        </w:tabs>
        <w:spacing w:line="400" w:lineRule="exact"/>
        <w:ind w:left="0" w:firstLine="0"/>
        <w:jc w:val="center"/>
        <w:rPr>
          <w:b/>
          <w:sz w:val="36"/>
          <w:szCs w:val="36"/>
        </w:rPr>
      </w:pPr>
      <w:r w:rsidRPr="008F08D7">
        <w:rPr>
          <w:b/>
          <w:sz w:val="36"/>
          <w:szCs w:val="36"/>
        </w:rPr>
        <w:t>Human agency towards d</w:t>
      </w:r>
      <w:r w:rsidR="00A0603D" w:rsidRPr="008F08D7">
        <w:rPr>
          <w:b/>
          <w:sz w:val="36"/>
          <w:szCs w:val="36"/>
        </w:rPr>
        <w:t>igital inclusion:</w:t>
      </w:r>
      <w:r w:rsidR="0019044F" w:rsidRPr="008F08D7">
        <w:rPr>
          <w:b/>
          <w:sz w:val="36"/>
          <w:szCs w:val="36"/>
        </w:rPr>
        <w:br/>
        <w:t>A</w:t>
      </w:r>
      <w:r w:rsidR="00E63FD1" w:rsidRPr="008F08D7">
        <w:rPr>
          <w:b/>
          <w:sz w:val="36"/>
          <w:szCs w:val="36"/>
        </w:rPr>
        <w:t xml:space="preserve">n international study of </w:t>
      </w:r>
      <w:r w:rsidR="00A0603D" w:rsidRPr="008F08D7">
        <w:rPr>
          <w:b/>
          <w:sz w:val="36"/>
          <w:szCs w:val="36"/>
        </w:rPr>
        <w:t>tech help networks</w:t>
      </w:r>
    </w:p>
    <w:p w14:paraId="70A46D91" w14:textId="77777777" w:rsidR="00627383" w:rsidRPr="007E4248" w:rsidRDefault="00627383" w:rsidP="007E4248">
      <w:pPr>
        <w:tabs>
          <w:tab w:val="clear" w:pos="720"/>
        </w:tabs>
        <w:ind w:left="0" w:firstLine="0"/>
        <w:contextualSpacing/>
        <w:rPr>
          <w:b/>
          <w:sz w:val="26"/>
          <w:szCs w:val="26"/>
        </w:rPr>
      </w:pPr>
    </w:p>
    <w:p w14:paraId="6F0C42B8" w14:textId="7EAFA789" w:rsidR="00374EF0" w:rsidRDefault="00BE3239" w:rsidP="008F08D7">
      <w:pPr>
        <w:tabs>
          <w:tab w:val="clear" w:pos="720"/>
        </w:tabs>
        <w:ind w:left="0" w:firstLine="0"/>
        <w:contextualSpacing/>
        <w:jc w:val="center"/>
        <w:rPr>
          <w:b/>
        </w:rPr>
      </w:pPr>
      <w:r>
        <w:rPr>
          <w:b/>
        </w:rPr>
        <w:t xml:space="preserve">Principal Investigators: </w:t>
      </w:r>
      <w:proofErr w:type="spellStart"/>
      <w:r>
        <w:rPr>
          <w:b/>
        </w:rPr>
        <w:t>Shenglong</w:t>
      </w:r>
      <w:proofErr w:type="spellEnd"/>
      <w:r>
        <w:rPr>
          <w:b/>
        </w:rPr>
        <w:t xml:space="preserve"> Han (</w:t>
      </w:r>
      <w:r w:rsidR="008F08D7">
        <w:rPr>
          <w:b/>
        </w:rPr>
        <w:t>PRC</w:t>
      </w:r>
      <w:r>
        <w:rPr>
          <w:b/>
        </w:rPr>
        <w:t>), Noah Lenstra (US</w:t>
      </w:r>
      <w:r w:rsidR="008F08D7">
        <w:rPr>
          <w:b/>
        </w:rPr>
        <w:t>A</w:t>
      </w:r>
      <w:r>
        <w:rPr>
          <w:b/>
        </w:rPr>
        <w:t xml:space="preserve">), </w:t>
      </w:r>
      <w:r w:rsidR="008F08D7">
        <w:rPr>
          <w:b/>
        </w:rPr>
        <w:br/>
      </w:r>
      <w:r>
        <w:rPr>
          <w:b/>
        </w:rPr>
        <w:t>Kate Williams (US</w:t>
      </w:r>
      <w:r w:rsidR="008F08D7">
        <w:rPr>
          <w:b/>
        </w:rPr>
        <w:t>A</w:t>
      </w:r>
      <w:r>
        <w:rPr>
          <w:b/>
        </w:rPr>
        <w:t>), Hui Yan (</w:t>
      </w:r>
      <w:r w:rsidR="008F08D7">
        <w:rPr>
          <w:b/>
        </w:rPr>
        <w:t>PRC</w:t>
      </w:r>
      <w:r>
        <w:rPr>
          <w:b/>
        </w:rPr>
        <w:t>)</w:t>
      </w:r>
      <w:r>
        <w:rPr>
          <w:b/>
        </w:rPr>
        <w:br/>
        <w:t>Consultants: Abdul Alkalimat (U</w:t>
      </w:r>
      <w:r w:rsidR="008F08D7">
        <w:rPr>
          <w:b/>
        </w:rPr>
        <w:t>SA</w:t>
      </w:r>
      <w:r>
        <w:rPr>
          <w:b/>
        </w:rPr>
        <w:t xml:space="preserve">), Lai </w:t>
      </w:r>
      <w:proofErr w:type="spellStart"/>
      <w:r>
        <w:rPr>
          <w:b/>
        </w:rPr>
        <w:t>Maosheng</w:t>
      </w:r>
      <w:proofErr w:type="spellEnd"/>
      <w:r>
        <w:rPr>
          <w:b/>
        </w:rPr>
        <w:t xml:space="preserve"> (</w:t>
      </w:r>
      <w:r w:rsidR="008F08D7">
        <w:rPr>
          <w:b/>
        </w:rPr>
        <w:t>PRC</w:t>
      </w:r>
      <w:r>
        <w:rPr>
          <w:b/>
        </w:rPr>
        <w:t>), Salvador Rivas (LU</w:t>
      </w:r>
      <w:r w:rsidR="008F08D7">
        <w:rPr>
          <w:b/>
        </w:rPr>
        <w:t>X</w:t>
      </w:r>
      <w:r>
        <w:rPr>
          <w:b/>
        </w:rPr>
        <w:t>)</w:t>
      </w:r>
    </w:p>
    <w:p w14:paraId="44686E2D" w14:textId="77777777" w:rsidR="00C16DE7" w:rsidRDefault="00C16DE7" w:rsidP="00F63768"/>
    <w:p w14:paraId="75578C63" w14:textId="77777777" w:rsidR="00C16DE7" w:rsidRDefault="00C16DE7" w:rsidP="00F63768">
      <w:r w:rsidRPr="00F63768">
        <w:rPr>
          <w:b/>
        </w:rPr>
        <w:t>What</w:t>
      </w:r>
      <w:r>
        <w:tab/>
        <w:t>An effort to understand the transition to digital society from the bottom up.  Research question is “</w:t>
      </w:r>
      <w:r w:rsidRPr="00C16DE7">
        <w:t xml:space="preserve">How </w:t>
      </w:r>
      <w:r>
        <w:t xml:space="preserve">do </w:t>
      </w:r>
      <w:r w:rsidRPr="00C16DE7">
        <w:t>ordinary people access and even provide help with technology</w:t>
      </w:r>
      <w:r>
        <w:t xml:space="preserve">? </w:t>
      </w:r>
      <w:r w:rsidR="00DB5436">
        <w:t xml:space="preserve">Or in other words, </w:t>
      </w:r>
      <w:r w:rsidR="00A90977">
        <w:t>H</w:t>
      </w:r>
      <w:r>
        <w:t xml:space="preserve">ow </w:t>
      </w:r>
      <w:r w:rsidR="00A90977">
        <w:t xml:space="preserve">do </w:t>
      </w:r>
      <w:r>
        <w:t>people around the world bridg</w:t>
      </w:r>
      <w:r w:rsidR="00A90977">
        <w:t>e</w:t>
      </w:r>
      <w:r>
        <w:t xml:space="preserve"> their own digital divides?</w:t>
      </w:r>
    </w:p>
    <w:p w14:paraId="3AB19C37" w14:textId="77777777" w:rsidR="00A90977" w:rsidRDefault="00A90977" w:rsidP="00F63768">
      <w:r>
        <w:tab/>
        <w:t xml:space="preserve">A pilot of an international study carried out with students </w:t>
      </w:r>
      <w:r w:rsidR="00DB5436">
        <w:t>taking our classes</w:t>
      </w:r>
      <w:r w:rsidR="006C2E0E">
        <w:t>, and in some cases by faculty members and PhD students conducting their own case studies</w:t>
      </w:r>
    </w:p>
    <w:p w14:paraId="4AC2B356" w14:textId="77777777" w:rsidR="00C16DE7" w:rsidRDefault="00C16DE7" w:rsidP="00F63768"/>
    <w:p w14:paraId="2A66BD6A" w14:textId="77777777" w:rsidR="00F63768" w:rsidRDefault="00F63768" w:rsidP="00F63768">
      <w:r w:rsidRPr="00F63768">
        <w:rPr>
          <w:b/>
        </w:rPr>
        <w:t>Why</w:t>
      </w:r>
      <w:r>
        <w:tab/>
        <w:t>Need global data on a global phenomenon. Need methods that work on little funding. Need to activate students to produce knowledge and not only consume it.</w:t>
      </w:r>
    </w:p>
    <w:p w14:paraId="427D56D0" w14:textId="77777777" w:rsidR="00F63768" w:rsidRDefault="00F63768" w:rsidP="00F63768"/>
    <w:p w14:paraId="5D783217" w14:textId="77777777" w:rsidR="00F63768" w:rsidRDefault="00F63768" w:rsidP="00F63768">
      <w:r w:rsidRPr="00F63768">
        <w:rPr>
          <w:b/>
        </w:rPr>
        <w:t>Who</w:t>
      </w:r>
      <w:r>
        <w:tab/>
        <w:t>Academics who can assign field work to students in their classes</w:t>
      </w:r>
      <w:r w:rsidR="00C049CD">
        <w:t xml:space="preserve"> (4 organizers, 2 consultants, more partners)</w:t>
      </w:r>
      <w:r w:rsidR="00582FB7">
        <w:t xml:space="preserve">, or academics able to do field work on their own </w:t>
      </w:r>
    </w:p>
    <w:p w14:paraId="672695F6" w14:textId="77777777" w:rsidR="00F63768" w:rsidRDefault="00F63768" w:rsidP="00F63768"/>
    <w:p w14:paraId="4E53F700" w14:textId="77777777" w:rsidR="00C16DE7" w:rsidRDefault="00C16DE7" w:rsidP="00F63768">
      <w:r w:rsidRPr="00F63768">
        <w:rPr>
          <w:b/>
        </w:rPr>
        <w:t>When</w:t>
      </w:r>
      <w:r>
        <w:tab/>
        <w:t>Fall 2019</w:t>
      </w:r>
      <w:r w:rsidR="00A90977">
        <w:t xml:space="preserve"> and </w:t>
      </w:r>
      <w:r>
        <w:t>Spring 2020</w:t>
      </w:r>
      <w:r w:rsidR="00A90977">
        <w:t>. Deadlines:</w:t>
      </w:r>
    </w:p>
    <w:p w14:paraId="0637A5C7" w14:textId="77777777" w:rsidR="00A90977" w:rsidRDefault="00F63768" w:rsidP="00F63768">
      <w:r>
        <w:tab/>
      </w:r>
      <w:r w:rsidR="00A90977">
        <w:t>Aug 1/Jan 1: Organizers send final field instruments to partners (</w:t>
      </w:r>
      <w:r w:rsidR="00C049CD">
        <w:t>English and Chinese</w:t>
      </w:r>
      <w:r w:rsidR="00A90977">
        <w:t>)</w:t>
      </w:r>
    </w:p>
    <w:p w14:paraId="1FDF708D" w14:textId="77777777" w:rsidR="00A90977" w:rsidRDefault="00F63768" w:rsidP="00F63768">
      <w:r>
        <w:tab/>
      </w:r>
      <w:r w:rsidR="00A90977">
        <w:t>Dec 15/May 15: Partners send spreadsheet data to organizers</w:t>
      </w:r>
    </w:p>
    <w:p w14:paraId="59ED9FF9" w14:textId="77777777" w:rsidR="00A90977" w:rsidRDefault="00F63768" w:rsidP="00F63768">
      <w:r>
        <w:tab/>
      </w:r>
      <w:r w:rsidR="00A90977">
        <w:t>Feb 15/July 1: Organizers send basic analysis to instructors</w:t>
      </w:r>
    </w:p>
    <w:p w14:paraId="0C1EE9A1" w14:textId="77777777" w:rsidR="00A90977" w:rsidRDefault="00A90977" w:rsidP="00F63768"/>
    <w:p w14:paraId="18F5749F" w14:textId="5A07FD4A" w:rsidR="00C16DE7" w:rsidRPr="006E248E" w:rsidRDefault="00C16DE7" w:rsidP="00F63768">
      <w:r w:rsidRPr="006E248E">
        <w:rPr>
          <w:b/>
        </w:rPr>
        <w:t>Where</w:t>
      </w:r>
      <w:r w:rsidR="00A90977" w:rsidRPr="006E248E">
        <w:tab/>
      </w:r>
      <w:r w:rsidR="008F08D7" w:rsidRPr="006E248E">
        <w:t xml:space="preserve">China, </w:t>
      </w:r>
      <w:r w:rsidR="00F538C3" w:rsidRPr="006E248E">
        <w:t>Czech Republic</w:t>
      </w:r>
      <w:r w:rsidR="00F538C3">
        <w:t xml:space="preserve">, </w:t>
      </w:r>
      <w:r w:rsidR="00F538C3">
        <w:t xml:space="preserve">India, </w:t>
      </w:r>
      <w:r w:rsidR="008F08D7" w:rsidRPr="006E248E">
        <w:t xml:space="preserve">Norway, </w:t>
      </w:r>
      <w:r w:rsidR="00F538C3">
        <w:t>Pakistan,</w:t>
      </w:r>
      <w:r w:rsidR="00F538C3" w:rsidRPr="00F538C3">
        <w:t xml:space="preserve"> </w:t>
      </w:r>
      <w:r w:rsidR="00F538C3">
        <w:t>Philippine</w:t>
      </w:r>
      <w:r w:rsidR="00F538C3">
        <w:t xml:space="preserve">s, South Korea, </w:t>
      </w:r>
      <w:r w:rsidR="008F08D7" w:rsidRPr="006E248E">
        <w:t>Trinidad</w:t>
      </w:r>
      <w:r w:rsidR="00F538C3">
        <w:t xml:space="preserve"> &amp; Tobago</w:t>
      </w:r>
      <w:r w:rsidR="008F08D7" w:rsidRPr="006E248E">
        <w:t>,</w:t>
      </w:r>
      <w:r w:rsidR="00F538C3">
        <w:t xml:space="preserve"> United </w:t>
      </w:r>
      <w:r w:rsidR="00F538C3">
        <w:t xml:space="preserve">Kingdom, United States of America </w:t>
      </w:r>
    </w:p>
    <w:p w14:paraId="1B87B4E8" w14:textId="77777777" w:rsidR="00A90977" w:rsidRPr="006E248E" w:rsidRDefault="00A90977" w:rsidP="00F63768"/>
    <w:p w14:paraId="4033E426" w14:textId="58D44806" w:rsidR="00A90977" w:rsidRDefault="00C16DE7" w:rsidP="00F63768">
      <w:r w:rsidRPr="00F63768">
        <w:rPr>
          <w:b/>
        </w:rPr>
        <w:t>How</w:t>
      </w:r>
      <w:r w:rsidR="00A90977" w:rsidRPr="00F63768">
        <w:rPr>
          <w:b/>
        </w:rPr>
        <w:tab/>
      </w:r>
      <w:r w:rsidR="006C2E0E">
        <w:t xml:space="preserve">Faculty members </w:t>
      </w:r>
      <w:r w:rsidR="00F63768">
        <w:t xml:space="preserve">and </w:t>
      </w:r>
      <w:r w:rsidR="00A90977">
        <w:t>students</w:t>
      </w:r>
      <w:r w:rsidR="00F63768">
        <w:t xml:space="preserve"> are the researchers</w:t>
      </w:r>
      <w:r w:rsidR="00A90977">
        <w:t>:</w:t>
      </w:r>
    </w:p>
    <w:p w14:paraId="21C464AB" w14:textId="33BB2556" w:rsidR="00A90977" w:rsidRPr="00A90977" w:rsidRDefault="00F63768" w:rsidP="00F63768">
      <w:pPr>
        <w:pStyle w:val="ListParagraph"/>
        <w:numPr>
          <w:ilvl w:val="0"/>
          <w:numId w:val="17"/>
        </w:numPr>
        <w:ind w:firstLineChars="0"/>
      </w:pPr>
      <w:r>
        <w:t>I</w:t>
      </w:r>
      <w:r w:rsidR="00A90977" w:rsidRPr="00A90977">
        <w:t>dentify a field site where people will welcome tech help</w:t>
      </w:r>
      <w:r w:rsidR="006C2E0E">
        <w:t xml:space="preserve">, </w:t>
      </w:r>
      <w:r w:rsidR="007E4248">
        <w:br/>
      </w:r>
      <w:r w:rsidR="006C2E0E">
        <w:t>or identify an individual case study</w:t>
      </w:r>
    </w:p>
    <w:p w14:paraId="0656A5F4" w14:textId="77777777" w:rsidR="00A90977" w:rsidRPr="00A90977" w:rsidRDefault="00F63768" w:rsidP="00F63768">
      <w:pPr>
        <w:pStyle w:val="ListParagraph"/>
        <w:numPr>
          <w:ilvl w:val="0"/>
          <w:numId w:val="17"/>
        </w:numPr>
        <w:ind w:firstLineChars="0"/>
      </w:pPr>
      <w:r>
        <w:t>S</w:t>
      </w:r>
      <w:r w:rsidR="00A90977" w:rsidRPr="00A90977">
        <w:t>chedule tech help sessions linked to interviews</w:t>
      </w:r>
    </w:p>
    <w:p w14:paraId="45292D19" w14:textId="77777777" w:rsidR="00A90977" w:rsidRDefault="00F63768" w:rsidP="00F63768">
      <w:pPr>
        <w:pStyle w:val="ListParagraph"/>
        <w:numPr>
          <w:ilvl w:val="0"/>
          <w:numId w:val="17"/>
        </w:numPr>
        <w:ind w:firstLineChars="0"/>
      </w:pPr>
      <w:r>
        <w:t>W</w:t>
      </w:r>
      <w:r w:rsidR="00A90977" w:rsidRPr="00A90977">
        <w:t xml:space="preserve">ork in pairs to give tech help and </w:t>
      </w:r>
      <w:r w:rsidR="008F08D7">
        <w:t xml:space="preserve">also </w:t>
      </w:r>
      <w:r w:rsidR="00A90977" w:rsidRPr="00A90977">
        <w:t>do 20-30 min interview</w:t>
      </w:r>
      <w:r w:rsidR="006C2E0E">
        <w:t xml:space="preserve"> (or work alone if you don’t have a colleague to work with)</w:t>
      </w:r>
    </w:p>
    <w:p w14:paraId="57B3FF68" w14:textId="77777777" w:rsidR="00AD59E3" w:rsidRPr="00A90977" w:rsidRDefault="00AD59E3" w:rsidP="00F63768">
      <w:pPr>
        <w:pStyle w:val="ListParagraph"/>
        <w:numPr>
          <w:ilvl w:val="0"/>
          <w:numId w:val="17"/>
        </w:numPr>
        <w:ind w:firstLineChars="0"/>
      </w:pPr>
      <w:r>
        <w:t>Complete consent form with study participant</w:t>
      </w:r>
    </w:p>
    <w:p w14:paraId="2F5A2521" w14:textId="62DC0517" w:rsidR="00A90977" w:rsidRPr="00A90977" w:rsidRDefault="006C2E0E" w:rsidP="00F63768">
      <w:pPr>
        <w:pStyle w:val="ListParagraph"/>
        <w:numPr>
          <w:ilvl w:val="0"/>
          <w:numId w:val="17"/>
        </w:numPr>
        <w:ind w:firstLineChars="0"/>
      </w:pPr>
      <w:r>
        <w:t>Ideally, o</w:t>
      </w:r>
      <w:r w:rsidR="00A90977" w:rsidRPr="00A90977">
        <w:t xml:space="preserve">ne </w:t>
      </w:r>
      <w:r w:rsidR="00F63768">
        <w:t xml:space="preserve">person </w:t>
      </w:r>
      <w:r w:rsidR="00A90977" w:rsidRPr="00A90977">
        <w:t>interview</w:t>
      </w:r>
      <w:r>
        <w:t>s</w:t>
      </w:r>
      <w:r w:rsidR="00A90977" w:rsidRPr="00A90977">
        <w:t xml:space="preserve">, the other </w:t>
      </w:r>
      <w:r w:rsidR="008F08D7">
        <w:t xml:space="preserve">person </w:t>
      </w:r>
      <w:r w:rsidR="00A90977" w:rsidRPr="00A90977">
        <w:t>enter</w:t>
      </w:r>
      <w:r w:rsidR="00631496">
        <w:t>s</w:t>
      </w:r>
      <w:r w:rsidR="00A90977" w:rsidRPr="00A90977">
        <w:t xml:space="preserve"> answers verbatim into spreadsheet</w:t>
      </w:r>
    </w:p>
    <w:p w14:paraId="304F2F7E" w14:textId="77777777" w:rsidR="00A90977" w:rsidRPr="00A90977" w:rsidRDefault="00F63768" w:rsidP="00F63768">
      <w:pPr>
        <w:pStyle w:val="ListParagraph"/>
        <w:numPr>
          <w:ilvl w:val="0"/>
          <w:numId w:val="17"/>
        </w:numPr>
        <w:ind w:firstLineChars="0"/>
      </w:pPr>
      <w:r>
        <w:t xml:space="preserve">Partners </w:t>
      </w:r>
      <w:r w:rsidR="00A90977" w:rsidRPr="00A90977">
        <w:t xml:space="preserve">send spreadsheets to </w:t>
      </w:r>
      <w:r>
        <w:t>organizers</w:t>
      </w:r>
    </w:p>
    <w:p w14:paraId="68DDB9B5" w14:textId="77777777" w:rsidR="00C16DE7" w:rsidRDefault="00F63768" w:rsidP="00F63768">
      <w:pPr>
        <w:pStyle w:val="ListParagraph"/>
        <w:numPr>
          <w:ilvl w:val="0"/>
          <w:numId w:val="17"/>
        </w:numPr>
        <w:ind w:firstLineChars="0"/>
      </w:pPr>
      <w:r>
        <w:t xml:space="preserve">Organizers </w:t>
      </w:r>
      <w:r w:rsidR="00A90977" w:rsidRPr="00A90977">
        <w:t>collate data and share basic analysis with all partners</w:t>
      </w:r>
    </w:p>
    <w:p w14:paraId="47A702DE" w14:textId="77777777" w:rsidR="007E4248" w:rsidRDefault="00402BBF" w:rsidP="007E4248">
      <w:pPr>
        <w:pStyle w:val="ListParagraph"/>
        <w:numPr>
          <w:ilvl w:val="0"/>
          <w:numId w:val="17"/>
        </w:numPr>
        <w:ind w:firstLineChars="0"/>
      </w:pPr>
      <w:r>
        <w:t xml:space="preserve">Publish </w:t>
      </w:r>
      <w:r w:rsidR="00F63768">
        <w:t>one or more papers</w:t>
      </w:r>
      <w:r>
        <w:t xml:space="preserve"> following data use policy</w:t>
      </w:r>
    </w:p>
    <w:p w14:paraId="6205AD07" w14:textId="77777777" w:rsidR="007E4248" w:rsidRDefault="007E4248" w:rsidP="007E4248">
      <w:pPr>
        <w:ind w:firstLine="0"/>
      </w:pPr>
    </w:p>
    <w:p w14:paraId="398563C2" w14:textId="5447D713" w:rsidR="007E4248" w:rsidRDefault="007E4248" w:rsidP="007E4248">
      <w:pPr>
        <w:ind w:firstLine="0"/>
      </w:pPr>
    </w:p>
    <w:p w14:paraId="6312E917" w14:textId="6784F47D" w:rsidR="007E4248" w:rsidRDefault="007E4248" w:rsidP="007E4248">
      <w:pPr>
        <w:ind w:firstLine="0"/>
      </w:pPr>
    </w:p>
    <w:p w14:paraId="72A45725" w14:textId="25B00A53" w:rsidR="007E4248" w:rsidRDefault="007E4248" w:rsidP="007E4248">
      <w:pPr>
        <w:ind w:firstLine="0"/>
      </w:pPr>
    </w:p>
    <w:p w14:paraId="6D88CA92" w14:textId="33D03AA0" w:rsidR="007E4248" w:rsidRDefault="007E4248" w:rsidP="007E4248">
      <w:pPr>
        <w:ind w:firstLine="0"/>
      </w:pPr>
    </w:p>
    <w:p w14:paraId="5665E211" w14:textId="77777777" w:rsidR="007E4248" w:rsidRDefault="007E4248" w:rsidP="007E4248">
      <w:pPr>
        <w:ind w:firstLine="0"/>
      </w:pPr>
    </w:p>
    <w:p w14:paraId="13A406E3" w14:textId="0ECBBFAF" w:rsidR="00F83804" w:rsidRDefault="00134268" w:rsidP="007E4248">
      <w:pPr>
        <w:tabs>
          <w:tab w:val="clear" w:pos="720"/>
          <w:tab w:val="left" w:pos="1620"/>
        </w:tabs>
        <w:ind w:left="1530" w:firstLine="0"/>
      </w:pPr>
      <w:r w:rsidRPr="004D1F5B">
        <w:t>Mutual assistance is a kind of good nature of human beings, and it is also a good informal institutional arrangement in the field of social assistance. On the way to the snowy mountain during the Long March, when a Red Army soldier ran out of food, others around him would share him some. Nowadays in the information society, ICT has gradually become a necessity for everyone. Bridging the digital divide also requires a good role in the various community mutual aid mechanisms. It is a very meaningful job to investigate the mutual help experience of various types of people in the process of ICT access and use. It will play an important role in bridging the digital divide, enhancing the quality and competence of each member of society, and promoting global reach and cooperation, and furthermore the development of community informatics</w:t>
      </w:r>
      <w:r w:rsidR="00F83804">
        <w:t>.</w:t>
      </w:r>
    </w:p>
    <w:p w14:paraId="16A8F468" w14:textId="77777777" w:rsidR="00F83804" w:rsidRDefault="00F83804" w:rsidP="007E4248">
      <w:pPr>
        <w:tabs>
          <w:tab w:val="clear" w:pos="720"/>
          <w:tab w:val="left" w:pos="1620"/>
        </w:tabs>
        <w:ind w:left="1530" w:right="1106" w:firstLine="0"/>
      </w:pPr>
    </w:p>
    <w:p w14:paraId="6AB4E743" w14:textId="77777777" w:rsidR="007C7358" w:rsidRPr="007C7358" w:rsidRDefault="007C7358" w:rsidP="007E4248">
      <w:pPr>
        <w:tabs>
          <w:tab w:val="clear" w:pos="720"/>
          <w:tab w:val="left" w:pos="1620"/>
        </w:tabs>
        <w:ind w:left="1530" w:right="1106" w:firstLine="0"/>
        <w:rPr>
          <w:rFonts w:ascii="MingLiU_HKSCS" w:eastAsia="MingLiU_HKSCS" w:hAnsi="MingLiU_HKSCS"/>
        </w:rPr>
      </w:pPr>
      <w:r w:rsidRPr="007C7358">
        <w:rPr>
          <w:rFonts w:ascii="MingLiU_HKSCS" w:eastAsia="MingLiU_HKSCS" w:hAnsi="MingLiU_HKSCS" w:hint="eastAsia"/>
        </w:rPr>
        <w:t>互助是人类的一种善良天性，也是社会保障和社会救济领域一种非常好的非正式的制度安排。万里长征过雪山草地途中当某个红军战士断粮时身边其他战士都会匀给他一些粮食。在今天信息社会，ICT也逐渐成为每个人的生活必需品。缩小数字鸿沟也非常需要发挥好各种群体互助机制的作用。调查各类人群在ICT接入和使用过程中的互助经历，是一件很有意义的工作。它将为缩小数字鸿沟、提升每个社会成员的素质能力以及推动全球范围和合作，促进社群信息学的发展发挥重要的作用。</w:t>
      </w:r>
    </w:p>
    <w:p w14:paraId="3918D8FF" w14:textId="77777777" w:rsidR="007C7358" w:rsidRDefault="007C7358" w:rsidP="007C7358">
      <w:pPr>
        <w:ind w:right="1106" w:firstLine="0"/>
      </w:pPr>
    </w:p>
    <w:p w14:paraId="09497872" w14:textId="77777777" w:rsidR="007C7358" w:rsidRDefault="007C7358" w:rsidP="00F83804">
      <w:pPr>
        <w:ind w:right="1106" w:firstLine="0"/>
      </w:pPr>
    </w:p>
    <w:p w14:paraId="629E5DAB" w14:textId="77777777" w:rsidR="007C7358" w:rsidRDefault="007C7358" w:rsidP="00F83804">
      <w:pPr>
        <w:ind w:right="1106" w:firstLine="0"/>
      </w:pPr>
    </w:p>
    <w:p w14:paraId="707C420F" w14:textId="77777777" w:rsidR="00134268" w:rsidRPr="004D1F5B" w:rsidRDefault="00F83804" w:rsidP="00F83804">
      <w:pPr>
        <w:ind w:right="1106" w:firstLine="0"/>
      </w:pPr>
      <w:r>
        <w:tab/>
      </w:r>
      <w:r>
        <w:tab/>
      </w:r>
      <w:r>
        <w:tab/>
      </w:r>
      <w:r>
        <w:tab/>
      </w:r>
      <w:r>
        <w:tab/>
      </w:r>
      <w:r>
        <w:tab/>
      </w:r>
      <w:r>
        <w:tab/>
      </w:r>
      <w:r>
        <w:tab/>
      </w:r>
      <w:r>
        <w:tab/>
      </w:r>
      <w:r w:rsidR="004D1F5B" w:rsidRPr="004D1F5B">
        <w:t xml:space="preserve">—Professor Lai </w:t>
      </w:r>
      <w:proofErr w:type="spellStart"/>
      <w:r w:rsidR="004D1F5B" w:rsidRPr="004D1F5B">
        <w:t>Maosheng</w:t>
      </w:r>
      <w:proofErr w:type="spellEnd"/>
      <w:r w:rsidR="004D1F5B" w:rsidRPr="004D1F5B">
        <w:t>, Peking University</w:t>
      </w:r>
    </w:p>
    <w:p w14:paraId="69FF2A97" w14:textId="77777777" w:rsidR="00134268" w:rsidRDefault="00134268" w:rsidP="00F83804">
      <w:pPr>
        <w:ind w:right="1106"/>
      </w:pPr>
    </w:p>
    <w:p w14:paraId="7D11C77B" w14:textId="77777777" w:rsidR="00134268" w:rsidRDefault="00134268" w:rsidP="00AD41BE"/>
    <w:p w14:paraId="6B7AAF09" w14:textId="2E3E4E08" w:rsidR="00627383" w:rsidRDefault="00627383">
      <w:pPr>
        <w:widowControl/>
        <w:tabs>
          <w:tab w:val="clear" w:pos="720"/>
        </w:tabs>
        <w:ind w:left="0" w:firstLine="0"/>
        <w:rPr>
          <w:b/>
          <w:sz w:val="48"/>
          <w:szCs w:val="48"/>
        </w:rPr>
      </w:pPr>
    </w:p>
    <w:p w14:paraId="274447EC" w14:textId="0187F95D" w:rsidR="007E4248" w:rsidRDefault="007E4248">
      <w:pPr>
        <w:widowControl/>
        <w:tabs>
          <w:tab w:val="clear" w:pos="720"/>
        </w:tabs>
        <w:ind w:left="0" w:firstLine="0"/>
        <w:rPr>
          <w:b/>
          <w:sz w:val="48"/>
          <w:szCs w:val="48"/>
        </w:rPr>
      </w:pPr>
    </w:p>
    <w:p w14:paraId="587602FB" w14:textId="425D38BE" w:rsidR="007E4248" w:rsidRDefault="007E4248">
      <w:pPr>
        <w:widowControl/>
        <w:tabs>
          <w:tab w:val="clear" w:pos="720"/>
        </w:tabs>
        <w:ind w:left="0" w:firstLine="0"/>
        <w:rPr>
          <w:b/>
          <w:sz w:val="48"/>
          <w:szCs w:val="48"/>
        </w:rPr>
      </w:pPr>
    </w:p>
    <w:p w14:paraId="0D56A300" w14:textId="4FB7DF89" w:rsidR="007E4248" w:rsidRDefault="007E4248">
      <w:pPr>
        <w:widowControl/>
        <w:tabs>
          <w:tab w:val="clear" w:pos="720"/>
        </w:tabs>
        <w:ind w:left="0" w:firstLine="0"/>
        <w:rPr>
          <w:b/>
          <w:sz w:val="48"/>
          <w:szCs w:val="48"/>
        </w:rPr>
      </w:pPr>
    </w:p>
    <w:p w14:paraId="5C076EDF" w14:textId="77777777" w:rsidR="007E4248" w:rsidRDefault="007E4248">
      <w:pPr>
        <w:widowControl/>
        <w:tabs>
          <w:tab w:val="clear" w:pos="720"/>
        </w:tabs>
        <w:ind w:left="0" w:firstLine="0"/>
        <w:rPr>
          <w:b/>
          <w:sz w:val="48"/>
          <w:szCs w:val="48"/>
        </w:rPr>
      </w:pPr>
    </w:p>
    <w:p w14:paraId="5C99D804" w14:textId="77777777" w:rsidR="00F83804" w:rsidRPr="002814FA" w:rsidRDefault="00F83804" w:rsidP="00F83804">
      <w:pPr>
        <w:rPr>
          <w:b/>
          <w:sz w:val="48"/>
          <w:szCs w:val="48"/>
        </w:rPr>
      </w:pPr>
      <w:r w:rsidRPr="002814FA">
        <w:rPr>
          <w:b/>
          <w:sz w:val="48"/>
          <w:szCs w:val="48"/>
        </w:rPr>
        <w:lastRenderedPageBreak/>
        <w:t>Conceptualization of research</w:t>
      </w:r>
    </w:p>
    <w:p w14:paraId="1500F316" w14:textId="77777777" w:rsidR="00F83804" w:rsidRDefault="00F83804" w:rsidP="00F83804"/>
    <w:p w14:paraId="607A6077" w14:textId="77777777" w:rsidR="00AD41BE" w:rsidRDefault="00AD41BE" w:rsidP="00AD41BE">
      <w:r>
        <w:t>Note: Brackets [ ] indicate data sourced otherwise than through interviews.</w:t>
      </w:r>
    </w:p>
    <w:p w14:paraId="51D3AE64" w14:textId="77777777" w:rsidR="00AD41BE" w:rsidRDefault="00AD41BE" w:rsidP="00AD41BE"/>
    <w:p w14:paraId="40D60127" w14:textId="77777777" w:rsidR="00AD41BE" w:rsidRDefault="00AD41BE" w:rsidP="00AD41BE">
      <w:r>
        <w:rPr>
          <w:b/>
        </w:rPr>
        <w:t>Research question</w:t>
      </w:r>
      <w:r w:rsidRPr="00043165">
        <w:rPr>
          <w:b/>
        </w:rPr>
        <w:t>:</w:t>
      </w:r>
      <w:r>
        <w:t xml:space="preserve"> </w:t>
      </w:r>
      <w:r w:rsidR="00771189">
        <w:tab/>
      </w:r>
      <w:r w:rsidR="00771189">
        <w:tab/>
      </w:r>
      <w:r>
        <w:t>How do people access and provide help with digital technology?</w:t>
      </w:r>
    </w:p>
    <w:p w14:paraId="6CF7124D" w14:textId="77777777" w:rsidR="00AD41BE" w:rsidRDefault="00AD41BE" w:rsidP="00AD41BE"/>
    <w:p w14:paraId="5D860BB5" w14:textId="77777777" w:rsidR="00AD41BE" w:rsidRDefault="00AD41BE" w:rsidP="00AD41BE">
      <w:r w:rsidRPr="00043165">
        <w:rPr>
          <w:b/>
        </w:rPr>
        <w:t>Independent variable:</w:t>
      </w:r>
      <w:r>
        <w:t xml:space="preserve"> </w:t>
      </w:r>
      <w:r w:rsidR="00771189">
        <w:tab/>
      </w:r>
      <w:r>
        <w:t>People</w:t>
      </w:r>
    </w:p>
    <w:p w14:paraId="7A7C02C8" w14:textId="77777777" w:rsidR="00AD41BE" w:rsidRDefault="00AD41BE" w:rsidP="00AD41BE">
      <w:pPr>
        <w:rPr>
          <w:b/>
        </w:rPr>
      </w:pPr>
    </w:p>
    <w:p w14:paraId="02839F4E" w14:textId="77777777" w:rsidR="00AD41BE" w:rsidRDefault="00AD41BE" w:rsidP="00AD41BE">
      <w:r w:rsidRPr="00043165">
        <w:rPr>
          <w:b/>
        </w:rPr>
        <w:t>Dependent variable:</w:t>
      </w:r>
      <w:r>
        <w:t xml:space="preserve"> </w:t>
      </w:r>
      <w:r w:rsidR="00771189">
        <w:tab/>
      </w:r>
      <w:r w:rsidR="00771189">
        <w:tab/>
      </w:r>
      <w:r>
        <w:t>The informatics moment</w:t>
      </w:r>
    </w:p>
    <w:p w14:paraId="0E833580" w14:textId="77777777" w:rsidR="00AD41BE" w:rsidRDefault="00AD41BE" w:rsidP="00AD41BE"/>
    <w:p w14:paraId="5AA831E3" w14:textId="77777777" w:rsidR="00AD41BE" w:rsidRDefault="00AD41BE" w:rsidP="00AD41BE">
      <w:pPr>
        <w:rPr>
          <w:b/>
        </w:rPr>
      </w:pPr>
      <w:r w:rsidRPr="00043165">
        <w:rPr>
          <w:b/>
        </w:rPr>
        <w:t>People:</w:t>
      </w:r>
    </w:p>
    <w:p w14:paraId="018EBFC3" w14:textId="77777777" w:rsidR="00AD41BE" w:rsidRPr="00043165" w:rsidRDefault="00AD41BE" w:rsidP="00AD41BE">
      <w:pPr>
        <w:rPr>
          <w:b/>
        </w:rPr>
      </w:pPr>
    </w:p>
    <w:p w14:paraId="5C5F5DB3" w14:textId="77777777" w:rsidR="00AD41BE" w:rsidRDefault="00AD41BE" w:rsidP="007E4248">
      <w:pPr>
        <w:pStyle w:val="ListParagraph"/>
        <w:widowControl/>
        <w:numPr>
          <w:ilvl w:val="0"/>
          <w:numId w:val="19"/>
        </w:numPr>
        <w:tabs>
          <w:tab w:val="clear" w:pos="720"/>
        </w:tabs>
        <w:spacing w:after="160"/>
        <w:ind w:firstLineChars="0"/>
      </w:pPr>
      <w:r>
        <w:t xml:space="preserve">Country: </w:t>
      </w:r>
      <w:r w:rsidR="00C049CD">
        <w:t xml:space="preserve">Profile of </w:t>
      </w:r>
      <w:r>
        <w:t xml:space="preserve">economics, digital divide measures, digital divide policies [from national survey data, census data, OECD data, and researcher’s knowledge of policies; </w:t>
      </w:r>
      <w:r w:rsidR="00C049CD">
        <w:t>one profile per country</w:t>
      </w:r>
      <w:r>
        <w:t>]</w:t>
      </w:r>
    </w:p>
    <w:p w14:paraId="519A8F44" w14:textId="77777777" w:rsidR="00AD41BE" w:rsidRDefault="00AD41BE" w:rsidP="007E4248">
      <w:pPr>
        <w:pStyle w:val="ListParagraph"/>
        <w:widowControl/>
        <w:numPr>
          <w:ilvl w:val="0"/>
          <w:numId w:val="19"/>
        </w:numPr>
        <w:tabs>
          <w:tab w:val="clear" w:pos="720"/>
        </w:tabs>
        <w:spacing w:after="160"/>
        <w:ind w:firstLineChars="0"/>
      </w:pPr>
      <w:r>
        <w:t>Setting: social, economic, and demographic profile of local community and organization granting us access [One profile per locale]</w:t>
      </w:r>
    </w:p>
    <w:p w14:paraId="317716F2" w14:textId="77777777" w:rsidR="00AD41BE" w:rsidRDefault="00AD41BE" w:rsidP="007E4248">
      <w:pPr>
        <w:pStyle w:val="ListParagraph"/>
        <w:widowControl/>
        <w:numPr>
          <w:ilvl w:val="0"/>
          <w:numId w:val="19"/>
        </w:numPr>
        <w:tabs>
          <w:tab w:val="clear" w:pos="720"/>
        </w:tabs>
        <w:spacing w:after="160"/>
        <w:ind w:firstLineChars="0"/>
      </w:pPr>
      <w:r>
        <w:t>Demographics: CLASS</w:t>
      </w:r>
      <w:r w:rsidR="00402BBF">
        <w:t>/SES</w:t>
      </w:r>
      <w:r>
        <w:t xml:space="preserve"> </w:t>
      </w:r>
      <w:r w:rsidR="00AD59E3">
        <w:t xml:space="preserve">i.e. </w:t>
      </w:r>
      <w:r>
        <w:t xml:space="preserve">work/retired/in school, occupation, income, </w:t>
      </w:r>
      <w:r w:rsidR="00C049CD">
        <w:t xml:space="preserve">education attained, </w:t>
      </w:r>
      <w:r>
        <w:t xml:space="preserve">AGE by decade, GENDER m/f, ETHNICITY, HOUSEHOLD </w:t>
      </w:r>
      <w:r w:rsidR="00AD59E3">
        <w:t xml:space="preserve">i.e. </w:t>
      </w:r>
      <w:r>
        <w:t>solitary, partner, children, group home</w:t>
      </w:r>
      <w:r w:rsidR="00AD59E3">
        <w:t>,</w:t>
      </w:r>
      <w:r>
        <w:t xml:space="preserve"> LOCALE </w:t>
      </w:r>
      <w:r w:rsidR="00AD59E3">
        <w:t xml:space="preserve">i.e. </w:t>
      </w:r>
      <w:r>
        <w:t>urban/rural</w:t>
      </w:r>
    </w:p>
    <w:p w14:paraId="40B80354" w14:textId="77777777" w:rsidR="00AD41BE" w:rsidRDefault="00AD41BE" w:rsidP="007E4248">
      <w:pPr>
        <w:pStyle w:val="ListParagraph"/>
        <w:widowControl/>
        <w:numPr>
          <w:ilvl w:val="0"/>
          <w:numId w:val="19"/>
        </w:numPr>
        <w:tabs>
          <w:tab w:val="clear" w:pos="720"/>
        </w:tabs>
        <w:spacing w:after="160"/>
        <w:ind w:firstLineChars="0"/>
      </w:pPr>
      <w:r>
        <w:t xml:space="preserve">Informatics lifecourse: </w:t>
      </w:r>
      <w:r w:rsidR="00AD59E3">
        <w:t>Individual’s h</w:t>
      </w:r>
      <w:r>
        <w:t>istory with digital technologies: start-up, distinct phases of use, purpose(s) of use?</w:t>
      </w:r>
    </w:p>
    <w:p w14:paraId="6E6476F1" w14:textId="77777777" w:rsidR="00AD41BE" w:rsidRDefault="00AD41BE" w:rsidP="007E4248">
      <w:pPr>
        <w:pStyle w:val="ListParagraph"/>
        <w:widowControl/>
        <w:numPr>
          <w:ilvl w:val="0"/>
          <w:numId w:val="19"/>
        </w:numPr>
        <w:tabs>
          <w:tab w:val="clear" w:pos="720"/>
        </w:tabs>
        <w:spacing w:after="160"/>
        <w:ind w:firstLineChars="0"/>
      </w:pPr>
      <w:r>
        <w:t xml:space="preserve">Ownership and use of digital </w:t>
      </w:r>
      <w:r>
        <w:t>technologies?</w:t>
      </w:r>
    </w:p>
    <w:p w14:paraId="1F33FC0E" w14:textId="77777777" w:rsidR="00AD41BE" w:rsidRDefault="00AD41BE" w:rsidP="007E4248">
      <w:pPr>
        <w:pStyle w:val="ListParagraph"/>
        <w:widowControl/>
        <w:numPr>
          <w:ilvl w:val="0"/>
          <w:numId w:val="19"/>
        </w:numPr>
        <w:tabs>
          <w:tab w:val="clear" w:pos="720"/>
        </w:tabs>
        <w:spacing w:after="160"/>
        <w:ind w:firstLineChars="0"/>
      </w:pPr>
      <w:r>
        <w:t>Places of use: home, work, school, other (specify)?</w:t>
      </w:r>
    </w:p>
    <w:p w14:paraId="28596C58" w14:textId="77777777" w:rsidR="00AD41BE" w:rsidRDefault="00AD41BE" w:rsidP="00AD41BE">
      <w:pPr>
        <w:rPr>
          <w:b/>
        </w:rPr>
      </w:pPr>
      <w:r w:rsidRPr="00043165">
        <w:rPr>
          <w:b/>
        </w:rPr>
        <w:t>Informatics moment:</w:t>
      </w:r>
    </w:p>
    <w:p w14:paraId="099E3BD9" w14:textId="77777777" w:rsidR="00AD41BE" w:rsidRPr="00043165" w:rsidRDefault="00AD41BE" w:rsidP="00AD41BE">
      <w:pPr>
        <w:rPr>
          <w:b/>
        </w:rPr>
      </w:pPr>
    </w:p>
    <w:p w14:paraId="166A9913" w14:textId="77777777" w:rsidR="00AD41BE" w:rsidRDefault="00AD41BE" w:rsidP="007E4248">
      <w:pPr>
        <w:pStyle w:val="ListParagraph"/>
        <w:widowControl/>
        <w:numPr>
          <w:ilvl w:val="0"/>
          <w:numId w:val="18"/>
        </w:numPr>
        <w:tabs>
          <w:tab w:val="clear" w:pos="720"/>
        </w:tabs>
        <w:spacing w:after="160"/>
        <w:ind w:firstLineChars="0"/>
      </w:pPr>
      <w:r>
        <w:t>Who helps you: demographics, nature of connection to them, why them?</w:t>
      </w:r>
    </w:p>
    <w:p w14:paraId="127F2BF2" w14:textId="77777777" w:rsidR="00AD41BE" w:rsidRDefault="00AD41BE" w:rsidP="007E4248">
      <w:pPr>
        <w:pStyle w:val="ListParagraph"/>
        <w:widowControl/>
        <w:numPr>
          <w:ilvl w:val="0"/>
          <w:numId w:val="18"/>
        </w:numPr>
        <w:tabs>
          <w:tab w:val="clear" w:pos="720"/>
        </w:tabs>
        <w:spacing w:after="160"/>
        <w:ind w:firstLineChars="0"/>
      </w:pPr>
      <w:r>
        <w:t>Who do you help: demographics, nature of connection to them, why them?</w:t>
      </w:r>
    </w:p>
    <w:p w14:paraId="33C5A5AD" w14:textId="77777777" w:rsidR="00AD41BE" w:rsidRDefault="00AD41BE" w:rsidP="007E4248">
      <w:pPr>
        <w:pStyle w:val="ListParagraph"/>
        <w:widowControl/>
        <w:numPr>
          <w:ilvl w:val="0"/>
          <w:numId w:val="18"/>
        </w:numPr>
        <w:tabs>
          <w:tab w:val="clear" w:pos="720"/>
        </w:tabs>
        <w:spacing w:after="160"/>
        <w:ind w:firstLineChars="0"/>
      </w:pPr>
      <w:r>
        <w:t>Stories of informatics moments you have experienced</w:t>
      </w:r>
    </w:p>
    <w:p w14:paraId="2FE05C1B" w14:textId="6434BB28" w:rsidR="00486F2D" w:rsidRDefault="00AD41BE" w:rsidP="007E4248">
      <w:pPr>
        <w:pStyle w:val="ListParagraph"/>
        <w:widowControl/>
        <w:numPr>
          <w:ilvl w:val="0"/>
          <w:numId w:val="18"/>
        </w:numPr>
        <w:tabs>
          <w:tab w:val="clear" w:pos="720"/>
        </w:tabs>
        <w:spacing w:after="160"/>
        <w:ind w:firstLineChars="0"/>
      </w:pPr>
      <w:r>
        <w:t>Enough help/not enough help?</w:t>
      </w:r>
    </w:p>
    <w:p w14:paraId="55FCDCF3" w14:textId="502DE053" w:rsidR="00A27B4F" w:rsidRDefault="00A12D66" w:rsidP="007E4248">
      <w:pPr>
        <w:pStyle w:val="ListParagraph"/>
        <w:widowControl/>
        <w:numPr>
          <w:ilvl w:val="0"/>
          <w:numId w:val="18"/>
        </w:numPr>
        <w:tabs>
          <w:tab w:val="clear" w:pos="720"/>
        </w:tabs>
        <w:spacing w:after="160"/>
        <w:ind w:firstLineChars="0"/>
      </w:pPr>
      <w:r>
        <w:t>Setting: Places where tech help is given and sought</w:t>
      </w:r>
    </w:p>
    <w:p w14:paraId="64B7D715" w14:textId="52C8B09C" w:rsidR="00AD41BE" w:rsidRDefault="00AD41BE" w:rsidP="00AD41BE">
      <w:r w:rsidRPr="006A0D3A">
        <w:rPr>
          <w:b/>
        </w:rPr>
        <w:t>Sample:</w:t>
      </w:r>
    </w:p>
    <w:p w14:paraId="7BC334EA" w14:textId="43669E03" w:rsidR="00AD41BE" w:rsidRDefault="00AD41BE" w:rsidP="002D2767">
      <w:pPr>
        <w:tabs>
          <w:tab w:val="clear" w:pos="720"/>
        </w:tabs>
        <w:ind w:left="0" w:firstLine="0"/>
        <w:rPr>
          <w:b/>
        </w:rPr>
      </w:pPr>
      <w:r>
        <w:t>Convenience sample</w:t>
      </w:r>
      <w:r w:rsidR="00402BBF">
        <w:t xml:space="preserve">. Sample </w:t>
      </w:r>
      <w:r>
        <w:t>size determined by class size</w:t>
      </w:r>
      <w:r w:rsidR="006C2E0E">
        <w:t xml:space="preserve">, or by availability of participating faculty and </w:t>
      </w:r>
      <w:r w:rsidR="007E4248">
        <w:t>any research team they organize</w:t>
      </w:r>
      <w:r w:rsidR="00402BBF">
        <w:t xml:space="preserve">. </w:t>
      </w:r>
      <w:r w:rsidR="006C2E0E">
        <w:t>Ideally, t</w:t>
      </w:r>
      <w:r w:rsidR="00402BBF">
        <w:t xml:space="preserve">wo interviews per researcher, done in pairs </w:t>
      </w:r>
      <w:r w:rsidR="002D2767">
        <w:t xml:space="preserve">by </w:t>
      </w:r>
      <w:r w:rsidR="00402BBF">
        <w:t xml:space="preserve">on campus </w:t>
      </w:r>
      <w:r w:rsidR="002D2767">
        <w:t>students</w:t>
      </w:r>
      <w:r w:rsidR="00402BBF">
        <w:t xml:space="preserve">, solo </w:t>
      </w:r>
      <w:r w:rsidR="002D2767">
        <w:t xml:space="preserve">by distance </w:t>
      </w:r>
      <w:r w:rsidR="00402BBF">
        <w:t>students. Odd number of students in class can do interview</w:t>
      </w:r>
      <w:r w:rsidR="004B69E3">
        <w:t>s</w:t>
      </w:r>
      <w:r w:rsidR="00402BBF">
        <w:t xml:space="preserve"> </w:t>
      </w:r>
      <w:r w:rsidR="004B69E3">
        <w:t xml:space="preserve">either solo (keeping notes AND talking) or </w:t>
      </w:r>
      <w:r w:rsidR="00402BBF">
        <w:t xml:space="preserve">in </w:t>
      </w:r>
      <w:r w:rsidR="004B69E3">
        <w:t>a team of three</w:t>
      </w:r>
      <w:r w:rsidR="00402BBF">
        <w:t>.</w:t>
      </w:r>
      <w:r>
        <w:rPr>
          <w:b/>
        </w:rPr>
        <w:br w:type="page"/>
      </w:r>
    </w:p>
    <w:p w14:paraId="332EF093" w14:textId="5000656D" w:rsidR="002D2767" w:rsidRDefault="002D2767" w:rsidP="007E4248">
      <w:pPr>
        <w:widowControl/>
        <w:tabs>
          <w:tab w:val="clear" w:pos="720"/>
        </w:tabs>
        <w:ind w:left="0" w:firstLine="0"/>
        <w:rPr>
          <w:b/>
          <w:sz w:val="48"/>
          <w:szCs w:val="48"/>
        </w:rPr>
      </w:pPr>
      <w:r>
        <w:rPr>
          <w:b/>
          <w:sz w:val="48"/>
          <w:szCs w:val="48"/>
        </w:rPr>
        <w:lastRenderedPageBreak/>
        <w:t>Data</w:t>
      </w:r>
      <w:r w:rsidR="00856B86">
        <w:rPr>
          <w:b/>
          <w:sz w:val="48"/>
          <w:szCs w:val="48"/>
        </w:rPr>
        <w:t xml:space="preserve">, </w:t>
      </w:r>
      <w:r w:rsidR="006C2717">
        <w:rPr>
          <w:b/>
          <w:sz w:val="48"/>
          <w:szCs w:val="48"/>
        </w:rPr>
        <w:t>communications</w:t>
      </w:r>
      <w:r w:rsidR="00856B86">
        <w:rPr>
          <w:b/>
          <w:sz w:val="48"/>
          <w:szCs w:val="48"/>
        </w:rPr>
        <w:t>, and publishing</w:t>
      </w:r>
      <w:r w:rsidR="006C2717">
        <w:rPr>
          <w:b/>
          <w:sz w:val="48"/>
          <w:szCs w:val="48"/>
        </w:rPr>
        <w:t xml:space="preserve"> </w:t>
      </w:r>
      <w:r>
        <w:rPr>
          <w:b/>
          <w:sz w:val="48"/>
          <w:szCs w:val="48"/>
        </w:rPr>
        <w:t>policies</w:t>
      </w:r>
    </w:p>
    <w:p w14:paraId="2ACFF765" w14:textId="77777777" w:rsidR="002D2767" w:rsidRDefault="002D2767" w:rsidP="002D2767"/>
    <w:p w14:paraId="075295D1" w14:textId="41A7C3EC" w:rsidR="004B69E3" w:rsidRDefault="00856B86" w:rsidP="00856B86">
      <w:pPr>
        <w:tabs>
          <w:tab w:val="clear" w:pos="720"/>
        </w:tabs>
        <w:ind w:left="0" w:firstLine="0"/>
      </w:pPr>
      <w:r w:rsidRPr="002D2767">
        <w:rPr>
          <w:b/>
        </w:rPr>
        <w:t>Data use policy.</w:t>
      </w:r>
      <w:r>
        <w:t xml:space="preserve"> Instructor can use his or her students</w:t>
      </w:r>
      <w:r w:rsidR="004B69E3">
        <w:t>’</w:t>
      </w:r>
      <w:r>
        <w:t xml:space="preserve"> data, </w:t>
      </w:r>
      <w:r w:rsidR="004B69E3">
        <w:t xml:space="preserve">referring by name to the </w:t>
      </w:r>
      <w:r w:rsidR="007E4248">
        <w:t xml:space="preserve">Global Tech Help Networks dataset </w:t>
      </w:r>
      <w:r w:rsidR="004B69E3">
        <w:t xml:space="preserve">dataset and citing one of two articles which will lay out the study itself.  One will be in Chinese and the other in English. The English article will most likely be in </w:t>
      </w:r>
      <w:r w:rsidR="004B69E3" w:rsidRPr="004B69E3">
        <w:rPr>
          <w:i/>
        </w:rPr>
        <w:t>First Monday</w:t>
      </w:r>
      <w:r w:rsidR="004B69E3">
        <w:t xml:space="preserve"> (</w:t>
      </w:r>
      <w:hyperlink r:id="rId8" w:history="1">
        <w:r w:rsidR="004B69E3" w:rsidRPr="00EE1527">
          <w:rPr>
            <w:rStyle w:val="Hyperlink"/>
          </w:rPr>
          <w:t>http://firstmonday.org</w:t>
        </w:r>
      </w:hyperlink>
      <w:r w:rsidR="004B69E3">
        <w:t>).</w:t>
      </w:r>
    </w:p>
    <w:p w14:paraId="064A2847" w14:textId="77777777" w:rsidR="004B69E3" w:rsidRDefault="004B69E3" w:rsidP="00856B86">
      <w:pPr>
        <w:tabs>
          <w:tab w:val="clear" w:pos="720"/>
        </w:tabs>
        <w:ind w:left="0" w:firstLine="0"/>
      </w:pPr>
    </w:p>
    <w:p w14:paraId="65F7EBDB" w14:textId="77777777" w:rsidR="00856B86" w:rsidRDefault="00856B86" w:rsidP="00856B86">
      <w:pPr>
        <w:tabs>
          <w:tab w:val="clear" w:pos="720"/>
        </w:tabs>
        <w:ind w:left="0" w:firstLine="0"/>
      </w:pPr>
      <w:r>
        <w:t>The organizers will draft a paper analyzing the entire dataset, putting all partners as co-authors. The data cannot be shared outside the group of partners.</w:t>
      </w:r>
    </w:p>
    <w:p w14:paraId="73201602" w14:textId="77777777" w:rsidR="00856B86" w:rsidRDefault="00856B86" w:rsidP="00856B86">
      <w:pPr>
        <w:tabs>
          <w:tab w:val="clear" w:pos="720"/>
        </w:tabs>
        <w:ind w:left="0" w:firstLine="0"/>
      </w:pPr>
    </w:p>
    <w:p w14:paraId="248CA6E7" w14:textId="77777777" w:rsidR="007E4248" w:rsidRDefault="00856B86" w:rsidP="007E4248">
      <w:pPr>
        <w:tabs>
          <w:tab w:val="clear" w:pos="720"/>
        </w:tabs>
        <w:ind w:left="0" w:firstLine="0"/>
      </w:pPr>
      <w:r w:rsidRPr="00856B86">
        <w:rPr>
          <w:b/>
        </w:rPr>
        <w:t>Data collection policy</w:t>
      </w:r>
      <w:r>
        <w:t xml:space="preserve">. </w:t>
      </w:r>
      <w:r w:rsidR="007E4248">
        <w:t xml:space="preserve">Because the project began with US and China </w:t>
      </w:r>
      <w:r w:rsidR="007E4248">
        <w:t xml:space="preserve">as </w:t>
      </w:r>
      <w:r w:rsidR="007E4248">
        <w:t>organizers, we chose to adopt the US protections</w:t>
      </w:r>
      <w:r w:rsidR="007E4248">
        <w:t xml:space="preserve"> for human subjects</w:t>
      </w:r>
      <w:r w:rsidR="007E4248">
        <w:t xml:space="preserve"> because they are more strict than China’s. At the same time, this project can help us learn ways that all our countries protect research subjects. US policies are mandated for</w:t>
      </w:r>
      <w:r w:rsidR="007E4248">
        <w:t xml:space="preserve"> </w:t>
      </w:r>
      <w:r>
        <w:t xml:space="preserve">all US university researchers and their international partners. Partners and </w:t>
      </w:r>
      <w:r w:rsidR="004B69E3">
        <w:t xml:space="preserve">all </w:t>
      </w:r>
      <w:r>
        <w:t>US-based students must complete the IRB training</w:t>
      </w:r>
      <w:r w:rsidR="004B69E3">
        <w:t xml:space="preserve"> via the University of Illinois or their own campus, sending certificates of completion to the organizers</w:t>
      </w:r>
      <w:r>
        <w:t xml:space="preserve">. </w:t>
      </w:r>
      <w:r w:rsidR="004B69E3">
        <w:t>Students outside the US have to learn the basics of IRB regulations from their instructor.</w:t>
      </w:r>
      <w:r w:rsidR="007E4248">
        <w:t xml:space="preserve"> </w:t>
      </w:r>
    </w:p>
    <w:p w14:paraId="4FB36108" w14:textId="60291EBA" w:rsidR="007E4248" w:rsidRDefault="007E4248" w:rsidP="007E4248">
      <w:pPr>
        <w:tabs>
          <w:tab w:val="clear" w:pos="720"/>
        </w:tabs>
        <w:ind w:left="0" w:firstLine="0"/>
      </w:pPr>
      <w:r>
        <w:t xml:space="preserve">To be more specific: Instructors and other non-student partners should go to this site: https://www.citiprogram.org, select “register,” select “Select Your Organization Affiliation,” enter “University of Illinois at Urbana – Champaign,” check :”I agree…” and “I affirm…,” create a username and password for yourself, do just the “Social and Behavioral Research / Basic Course” and email the completion certificate (pdf file) that you get at the end to the organizers by </w:t>
      </w:r>
      <w:proofErr w:type="spellStart"/>
      <w:r>
        <w:t>wechat</w:t>
      </w:r>
      <w:proofErr w:type="spellEnd"/>
      <w:r>
        <w:t xml:space="preserve"> or cilab@lists.illinois.edu.</w:t>
      </w:r>
    </w:p>
    <w:p w14:paraId="2F9E5F53" w14:textId="77777777" w:rsidR="007E4248" w:rsidRDefault="007E4248" w:rsidP="007E4248">
      <w:pPr>
        <w:tabs>
          <w:tab w:val="clear" w:pos="720"/>
        </w:tabs>
        <w:ind w:left="0" w:firstLine="0"/>
      </w:pPr>
      <w:r>
        <w:t>Instructors should then teach their students the basics of this protection regime, including reviewing the consent form together.  Two topics will be helpful:</w:t>
      </w:r>
    </w:p>
    <w:p w14:paraId="69BBD0CF" w14:textId="77777777" w:rsidR="007E4248" w:rsidRDefault="007E4248" w:rsidP="007E4248">
      <w:pPr>
        <w:tabs>
          <w:tab w:val="clear" w:pos="720"/>
        </w:tabs>
        <w:ind w:left="0" w:firstLine="0"/>
      </w:pPr>
      <w:r>
        <w:t>(1) the policy statement that is the foundation for the US protection rules https://www.hhs.gov/ohrp/regulations-and-policy/belmont-report/read-the-belmont-report/index.html</w:t>
      </w:r>
    </w:p>
    <w:p w14:paraId="30F948AF" w14:textId="65469759" w:rsidR="00856B86" w:rsidRDefault="007E4248" w:rsidP="007E4248">
      <w:pPr>
        <w:tabs>
          <w:tab w:val="clear" w:pos="720"/>
        </w:tabs>
        <w:ind w:left="0" w:firstLine="0"/>
      </w:pPr>
      <w:r>
        <w:t>(2) the historical event that generated a global call for protection for subjects and resulted in the US rules: https://en.wikipedia.org/wiki/Tuskegee_syphilis_experiment</w:t>
      </w:r>
    </w:p>
    <w:p w14:paraId="66662216" w14:textId="77777777" w:rsidR="00856B86" w:rsidRDefault="00856B86" w:rsidP="00856B86">
      <w:pPr>
        <w:tabs>
          <w:tab w:val="clear" w:pos="720"/>
        </w:tabs>
        <w:ind w:left="0" w:firstLine="0"/>
      </w:pPr>
    </w:p>
    <w:p w14:paraId="77368EE4" w14:textId="77777777" w:rsidR="000E261D" w:rsidRDefault="002D2767" w:rsidP="002D2767">
      <w:pPr>
        <w:tabs>
          <w:tab w:val="clear" w:pos="720"/>
        </w:tabs>
        <w:ind w:left="0" w:firstLine="0"/>
      </w:pPr>
      <w:r w:rsidRPr="002D2767">
        <w:rPr>
          <w:b/>
        </w:rPr>
        <w:t>Data cleaning.</w:t>
      </w:r>
      <w:r>
        <w:t xml:space="preserve"> Data is to be cleaned by the researcher, checked by the instructor, rechecked by the organizers, and managed by Shenglong. Researchers clean</w:t>
      </w:r>
      <w:r w:rsidR="006C2717">
        <w:t>, translate,</w:t>
      </w:r>
      <w:r>
        <w:t xml:space="preserve"> and </w:t>
      </w:r>
      <w:r w:rsidR="006C2717">
        <w:t xml:space="preserve">send </w:t>
      </w:r>
      <w:r>
        <w:t xml:space="preserve">data to instructors, instructors check and send to </w:t>
      </w:r>
      <w:r w:rsidR="000E3682">
        <w:t>S</w:t>
      </w:r>
      <w:r>
        <w:t xml:space="preserve">henglong by email to </w:t>
      </w:r>
      <w:hyperlink r:id="rId9" w:history="1">
        <w:r w:rsidRPr="00D059C3">
          <w:rPr>
            <w:rStyle w:val="Hyperlink"/>
          </w:rPr>
          <w:t>cilab@lists.illinois.edu</w:t>
        </w:r>
      </w:hyperlink>
      <w:r>
        <w:t xml:space="preserve"> for rechecking and further use.</w:t>
      </w:r>
    </w:p>
    <w:p w14:paraId="0314A60F" w14:textId="77777777" w:rsidR="000E261D" w:rsidRDefault="000E261D" w:rsidP="002D2767">
      <w:pPr>
        <w:tabs>
          <w:tab w:val="clear" w:pos="720"/>
        </w:tabs>
        <w:ind w:left="0" w:firstLine="0"/>
      </w:pPr>
    </w:p>
    <w:p w14:paraId="4A335036" w14:textId="77777777" w:rsidR="000E261D" w:rsidRDefault="000E261D" w:rsidP="000E261D">
      <w:pPr>
        <w:tabs>
          <w:tab w:val="clear" w:pos="720"/>
        </w:tabs>
        <w:ind w:left="0" w:firstLine="0"/>
        <w:rPr>
          <w:b/>
        </w:rPr>
      </w:pPr>
      <w:r w:rsidRPr="00771189">
        <w:rPr>
          <w:b/>
        </w:rPr>
        <w:t>Guide for data cleaning:</w:t>
      </w:r>
    </w:p>
    <w:p w14:paraId="2D98FB64" w14:textId="77777777" w:rsidR="00771189" w:rsidRPr="00771189" w:rsidRDefault="00771189" w:rsidP="000E261D">
      <w:pPr>
        <w:tabs>
          <w:tab w:val="clear" w:pos="720"/>
        </w:tabs>
        <w:ind w:left="0" w:firstLine="0"/>
        <w:rPr>
          <w:b/>
        </w:rPr>
      </w:pPr>
    </w:p>
    <w:p w14:paraId="60F0F8A7" w14:textId="77777777" w:rsidR="000E261D" w:rsidRDefault="000E261D" w:rsidP="000E3682">
      <w:pPr>
        <w:pStyle w:val="ListParagraph"/>
        <w:numPr>
          <w:ilvl w:val="0"/>
          <w:numId w:val="28"/>
        </w:numPr>
        <w:tabs>
          <w:tab w:val="clear" w:pos="720"/>
        </w:tabs>
        <w:ind w:firstLineChars="0"/>
      </w:pPr>
      <w:r>
        <w:t>Each field in the dataset should have a clear definition before submitting. An instruction should be included as the first page in the spreadsheet.</w:t>
      </w:r>
    </w:p>
    <w:p w14:paraId="178009E5" w14:textId="77777777" w:rsidR="000E261D" w:rsidRDefault="000E261D" w:rsidP="000E3682">
      <w:pPr>
        <w:pStyle w:val="ListParagraph"/>
        <w:numPr>
          <w:ilvl w:val="0"/>
          <w:numId w:val="28"/>
        </w:numPr>
        <w:tabs>
          <w:tab w:val="clear" w:pos="720"/>
        </w:tabs>
        <w:ind w:firstLineChars="0"/>
      </w:pPr>
      <w:r>
        <w:t>All the blank values should be filled as “not mentioned</w:t>
      </w:r>
      <w:r w:rsidR="000E3682">
        <w:t>.</w:t>
      </w:r>
      <w:r>
        <w:t>”</w:t>
      </w:r>
    </w:p>
    <w:p w14:paraId="260846E6" w14:textId="77777777" w:rsidR="000E261D" w:rsidRDefault="000E261D" w:rsidP="000E3682">
      <w:pPr>
        <w:pStyle w:val="ListParagraph"/>
        <w:numPr>
          <w:ilvl w:val="0"/>
          <w:numId w:val="28"/>
        </w:numPr>
        <w:tabs>
          <w:tab w:val="clear" w:pos="720"/>
        </w:tabs>
        <w:ind w:firstLineChars="0"/>
      </w:pPr>
      <w:r>
        <w:lastRenderedPageBreak/>
        <w:t>All the values in the dataset should be translated into English first when collected in non-English countries.</w:t>
      </w:r>
    </w:p>
    <w:p w14:paraId="26949B94" w14:textId="77777777" w:rsidR="000E261D" w:rsidRDefault="000E261D" w:rsidP="000E3682">
      <w:pPr>
        <w:pStyle w:val="ListParagraph"/>
        <w:numPr>
          <w:ilvl w:val="0"/>
          <w:numId w:val="28"/>
        </w:numPr>
        <w:tabs>
          <w:tab w:val="clear" w:pos="720"/>
        </w:tabs>
        <w:ind w:firstLineChars="0"/>
      </w:pPr>
      <w:r>
        <w:t>If needed, English values in the dataset should be translated to the languages in other non-English countries by non-English speakers.</w:t>
      </w:r>
    </w:p>
    <w:p w14:paraId="2E21552F" w14:textId="77777777" w:rsidR="000E261D" w:rsidRDefault="000E261D" w:rsidP="002D2767">
      <w:pPr>
        <w:tabs>
          <w:tab w:val="clear" w:pos="720"/>
        </w:tabs>
        <w:ind w:left="0" w:firstLine="0"/>
      </w:pPr>
    </w:p>
    <w:p w14:paraId="4FCDAC70" w14:textId="77777777" w:rsidR="002D2767" w:rsidRDefault="002D2767" w:rsidP="002D2767">
      <w:pPr>
        <w:tabs>
          <w:tab w:val="clear" w:pos="720"/>
        </w:tabs>
        <w:ind w:left="0" w:firstLine="0"/>
      </w:pPr>
      <w:r w:rsidRPr="002D2767">
        <w:rPr>
          <w:b/>
        </w:rPr>
        <w:t>Data security.</w:t>
      </w:r>
      <w:r>
        <w:t xml:space="preserve"> Data and other research documents will be organized and kept on a virtual server (</w:t>
      </w:r>
      <w:hyperlink r:id="rId10" w:history="1">
        <w:r w:rsidRPr="00D059C3">
          <w:rPr>
            <w:rStyle w:val="Hyperlink"/>
          </w:rPr>
          <w:t>http://dorrstreet.org/cilab</w:t>
        </w:r>
      </w:hyperlink>
      <w:r>
        <w:t>), backed up regularly.</w:t>
      </w:r>
    </w:p>
    <w:p w14:paraId="205D1FA7" w14:textId="77777777" w:rsidR="002D2767" w:rsidRPr="006C2717" w:rsidRDefault="002D2767" w:rsidP="002D2767"/>
    <w:p w14:paraId="6695FF47" w14:textId="375FDE5D" w:rsidR="00771189" w:rsidRDefault="002D2767" w:rsidP="007E4248">
      <w:pPr>
        <w:tabs>
          <w:tab w:val="clear" w:pos="720"/>
        </w:tabs>
        <w:ind w:left="0" w:firstLine="0"/>
      </w:pPr>
      <w:r w:rsidRPr="006C2717">
        <w:rPr>
          <w:b/>
        </w:rPr>
        <w:t>Project communications.</w:t>
      </w:r>
      <w:r>
        <w:t xml:space="preserve">  The organizers can be reached at </w:t>
      </w:r>
      <w:r w:rsidR="007E4248" w:rsidRPr="007E4248">
        <w:t>techhelp@lists.illinois.edu</w:t>
      </w:r>
      <w:r w:rsidR="006C2717">
        <w:t>. T</w:t>
      </w:r>
      <w:r>
        <w:t xml:space="preserve">he entire project will use the </w:t>
      </w:r>
      <w:proofErr w:type="spellStart"/>
      <w:r>
        <w:t>wechat</w:t>
      </w:r>
      <w:proofErr w:type="spellEnd"/>
      <w:r>
        <w:t xml:space="preserve"> group </w:t>
      </w:r>
      <w:r w:rsidR="007E4248">
        <w:t>Global Tech Help Networks dataset</w:t>
      </w:r>
      <w:r w:rsidR="006C2717">
        <w:t>. Please do not hesitate to use either channel!</w:t>
      </w:r>
    </w:p>
    <w:p w14:paraId="236F2A73" w14:textId="77777777" w:rsidR="00771189" w:rsidRDefault="00771189" w:rsidP="007E4248">
      <w:pPr>
        <w:ind w:left="0" w:firstLine="0"/>
      </w:pPr>
    </w:p>
    <w:p w14:paraId="7ABC4794" w14:textId="77777777" w:rsidR="000E3682" w:rsidRPr="000E3682" w:rsidRDefault="000E3682" w:rsidP="000E3682">
      <w:pPr>
        <w:rPr>
          <w:b/>
        </w:rPr>
      </w:pPr>
      <w:r w:rsidRPr="000E3682">
        <w:rPr>
          <w:b/>
        </w:rPr>
        <w:t>Policies on GLOBAL TECH HELP NETWORKS data set</w:t>
      </w:r>
    </w:p>
    <w:p w14:paraId="2412F5BF" w14:textId="77777777" w:rsidR="000E3682" w:rsidRDefault="000E3682" w:rsidP="000E3682"/>
    <w:p w14:paraId="066A7955" w14:textId="77777777" w:rsidR="000E3682" w:rsidRDefault="000E3682" w:rsidP="000E3682">
      <w:r>
        <w:t>1.</w:t>
      </w:r>
      <w:r>
        <w:tab/>
        <w:t>Data submission. Research partners use the field instruments (spread sheet template) provided by the organizers to collect data in the field, and submit the clean data in a moth. The data should include the spread sheets, and recordings, photos, and transcribed and translated text if available. The data will then be uploaded onto the ftp space.</w:t>
      </w:r>
    </w:p>
    <w:p w14:paraId="3DBD564B" w14:textId="77777777" w:rsidR="000E3682" w:rsidRDefault="000E3682" w:rsidP="000E3682">
      <w:r>
        <w:t>2.</w:t>
      </w:r>
      <w:r>
        <w:tab/>
      </w:r>
      <w:bookmarkStart w:id="0" w:name="_Hlk8293950"/>
      <w:r>
        <w:t>Data usage</w:t>
      </w:r>
    </w:p>
    <w:p w14:paraId="23A45FBA" w14:textId="77777777" w:rsidR="000E3682" w:rsidRDefault="000E3682" w:rsidP="00771189">
      <w:pPr>
        <w:ind w:left="1440"/>
      </w:pPr>
      <w:r>
        <w:t>(1)</w:t>
      </w:r>
      <w:r>
        <w:tab/>
        <w:t>The partners can</w:t>
      </w:r>
    </w:p>
    <w:p w14:paraId="73F92C4C" w14:textId="77777777" w:rsidR="000E3682" w:rsidRDefault="000E3682" w:rsidP="00771189">
      <w:pPr>
        <w:pStyle w:val="ListParagraph"/>
        <w:numPr>
          <w:ilvl w:val="0"/>
          <w:numId w:val="29"/>
        </w:numPr>
        <w:ind w:left="1800" w:firstLineChars="0"/>
      </w:pPr>
      <w:r>
        <w:t>use the data produced by themselves freely.</w:t>
      </w:r>
    </w:p>
    <w:p w14:paraId="3925559F" w14:textId="77777777" w:rsidR="000E3682" w:rsidRDefault="000E3682" w:rsidP="00771189">
      <w:pPr>
        <w:pStyle w:val="ListParagraph"/>
        <w:numPr>
          <w:ilvl w:val="0"/>
          <w:numId w:val="29"/>
        </w:numPr>
        <w:ind w:left="1800" w:firstLineChars="0"/>
      </w:pPr>
      <w:r>
        <w:t>use the data produced by others through application.</w:t>
      </w:r>
    </w:p>
    <w:p w14:paraId="685291E5" w14:textId="77777777" w:rsidR="000E3682" w:rsidRDefault="000E3682" w:rsidP="00771189">
      <w:pPr>
        <w:ind w:left="1440"/>
      </w:pPr>
      <w:r>
        <w:t>(2)</w:t>
      </w:r>
      <w:r>
        <w:tab/>
        <w:t>Non-partners can use the data through application and authorization.</w:t>
      </w:r>
    </w:p>
    <w:p w14:paraId="42B3F5ED" w14:textId="77777777" w:rsidR="000E3682" w:rsidRDefault="000E3682" w:rsidP="00771189">
      <w:pPr>
        <w:ind w:left="1440"/>
      </w:pPr>
      <w:r>
        <w:t>(3)</w:t>
      </w:r>
      <w:r>
        <w:tab/>
        <w:t xml:space="preserve">All usages should indicate the data source as “GLOBAL TECH HELP NETWORKS data </w:t>
      </w:r>
      <w:r>
        <w:t>set” in their publications.</w:t>
      </w:r>
    </w:p>
    <w:bookmarkEnd w:id="0"/>
    <w:p w14:paraId="0CEE68FB" w14:textId="7B387644" w:rsidR="006C2E0E" w:rsidRDefault="006C2E0E" w:rsidP="00771189">
      <w:pPr>
        <w:ind w:left="1440"/>
      </w:pPr>
      <w:r>
        <w:t>(4)</w:t>
      </w:r>
      <w:r>
        <w:tab/>
      </w:r>
      <w:r w:rsidR="007E4248">
        <w:t>D</w:t>
      </w:r>
      <w:r w:rsidR="007E4248" w:rsidRPr="007E4248">
        <w:t>ata analysis will be conducted using file format</w:t>
      </w:r>
      <w:r w:rsidR="007E4248">
        <w:t>s (e.g. csv)</w:t>
      </w:r>
      <w:r w:rsidR="007E4248" w:rsidRPr="007E4248">
        <w:t xml:space="preserve"> that can be opened and edited using </w:t>
      </w:r>
      <w:r w:rsidR="007E4248" w:rsidRPr="007E4248">
        <w:t>open source software so that all can participate without financial barrier</w:t>
      </w:r>
    </w:p>
    <w:p w14:paraId="313E1D88" w14:textId="77777777" w:rsidR="00FA5DFC" w:rsidRDefault="00FA5DFC" w:rsidP="000E3682"/>
    <w:p w14:paraId="36FFB4A9" w14:textId="77777777" w:rsidR="00771189" w:rsidRDefault="00771189" w:rsidP="000E3682"/>
    <w:p w14:paraId="0AC29176" w14:textId="77777777" w:rsidR="00771189" w:rsidRDefault="00771189" w:rsidP="000E3682"/>
    <w:p w14:paraId="65531C14" w14:textId="77777777" w:rsidR="00FA5DFC" w:rsidRPr="00771189" w:rsidRDefault="00FA5DFC" w:rsidP="00FA5DFC">
      <w:pPr>
        <w:rPr>
          <w:b/>
        </w:rPr>
      </w:pPr>
      <w:r w:rsidRPr="00771189">
        <w:rPr>
          <w:b/>
        </w:rPr>
        <w:t>DOCUMENTATION STANDARDS for TECH HELP NETWORKS</w:t>
      </w:r>
    </w:p>
    <w:p w14:paraId="40691EA8" w14:textId="77777777" w:rsidR="00FA5DFC" w:rsidRDefault="00FA5DFC" w:rsidP="00FA5DFC"/>
    <w:p w14:paraId="1BC9E262" w14:textId="77777777" w:rsidR="00FA5DFC" w:rsidRDefault="00FA5DFC" w:rsidP="00FA5DFC">
      <w:r>
        <w:t>1.</w:t>
      </w:r>
      <w:r>
        <w:tab/>
        <w:t>Name structure of each research data file</w:t>
      </w:r>
    </w:p>
    <w:p w14:paraId="2AFE8ACA" w14:textId="77777777" w:rsidR="00FA5DFC" w:rsidRDefault="00FA5DFC" w:rsidP="007C7358">
      <w:pPr>
        <w:tabs>
          <w:tab w:val="clear" w:pos="720"/>
          <w:tab w:val="left" w:pos="1440"/>
        </w:tabs>
        <w:ind w:left="1440" w:hanging="1440"/>
      </w:pPr>
      <w:r>
        <w:t>Structure:</w:t>
      </w:r>
      <w:r>
        <w:tab/>
        <w:t>abbreviation of partner’s name + 4-digit serial number + 8-digit date</w:t>
      </w:r>
    </w:p>
    <w:p w14:paraId="021F4246" w14:textId="77777777" w:rsidR="00FA5DFC" w:rsidRDefault="00FA5DFC" w:rsidP="007C7358">
      <w:pPr>
        <w:tabs>
          <w:tab w:val="clear" w:pos="720"/>
          <w:tab w:val="left" w:pos="1440"/>
        </w:tabs>
        <w:ind w:left="1440" w:hanging="1440"/>
      </w:pPr>
      <w:r>
        <w:t xml:space="preserve">Example: </w:t>
      </w:r>
      <w:r>
        <w:tab/>
        <w:t xml:space="preserve">HSL-0001-20190910.xlsx stands for the first data file done by </w:t>
      </w:r>
      <w:proofErr w:type="spellStart"/>
      <w:r>
        <w:t>Shenglong’s</w:t>
      </w:r>
      <w:proofErr w:type="spellEnd"/>
      <w:r>
        <w:t xml:space="preserve"> team on September 10, 2019</w:t>
      </w:r>
    </w:p>
    <w:p w14:paraId="043E3793" w14:textId="77777777" w:rsidR="00FA5DFC" w:rsidRDefault="00FA5DFC" w:rsidP="007C7358">
      <w:pPr>
        <w:tabs>
          <w:tab w:val="clear" w:pos="720"/>
          <w:tab w:val="left" w:pos="1440"/>
        </w:tabs>
        <w:ind w:left="1440" w:hanging="1440"/>
      </w:pPr>
      <w:r>
        <w:t>Note:</w:t>
      </w:r>
      <w:r>
        <w:tab/>
        <w:t>there is a folder for each research data file to hold related audio/visual/text information if</w:t>
      </w:r>
      <w:r w:rsidR="007C7358">
        <w:t xml:space="preserve"> </w:t>
      </w:r>
      <w:r>
        <w:t>available</w:t>
      </w:r>
    </w:p>
    <w:p w14:paraId="61E6A219" w14:textId="77777777" w:rsidR="00FA5DFC" w:rsidRDefault="00FA5DFC" w:rsidP="00FA5DFC"/>
    <w:p w14:paraId="67E5838B" w14:textId="77777777" w:rsidR="00FA5DFC" w:rsidRDefault="00FA5DFC" w:rsidP="00FA5DFC">
      <w:r>
        <w:t>2.</w:t>
      </w:r>
      <w:r>
        <w:tab/>
        <w:t>Name structure of each index file</w:t>
      </w:r>
    </w:p>
    <w:p w14:paraId="6AF460AF" w14:textId="77777777" w:rsidR="00FA5DFC" w:rsidRDefault="00FA5DFC" w:rsidP="00FA5DFC">
      <w:r>
        <w:t>Structure:</w:t>
      </w:r>
      <w:r>
        <w:tab/>
        <w:t>abbreviation of partner’s name + “INDEX”</w:t>
      </w:r>
    </w:p>
    <w:p w14:paraId="3C2DF6B6" w14:textId="77777777" w:rsidR="00FA5DFC" w:rsidRDefault="00FA5DFC" w:rsidP="00FA5DFC">
      <w:r>
        <w:t xml:space="preserve">Example: </w:t>
      </w:r>
      <w:r>
        <w:tab/>
        <w:t xml:space="preserve">HSL-INDEX.xlsx stands for the index file of </w:t>
      </w:r>
      <w:proofErr w:type="spellStart"/>
      <w:r>
        <w:t>Shenglong’s</w:t>
      </w:r>
      <w:proofErr w:type="spellEnd"/>
      <w:r>
        <w:t xml:space="preserve"> data files</w:t>
      </w:r>
    </w:p>
    <w:p w14:paraId="4A5E7590" w14:textId="77777777" w:rsidR="00FA5DFC" w:rsidRDefault="00FA5DFC" w:rsidP="00FA5DFC"/>
    <w:p w14:paraId="24D1002A" w14:textId="77777777" w:rsidR="00FA5DFC" w:rsidRDefault="00FA5DFC" w:rsidP="00FA5DFC">
      <w:r>
        <w:t>3.</w:t>
      </w:r>
      <w:r>
        <w:tab/>
        <w:t>Record structure of the index file</w:t>
      </w:r>
    </w:p>
    <w:p w14:paraId="00FFFF7D" w14:textId="77777777" w:rsidR="00FA5DFC" w:rsidRDefault="00FA5DFC" w:rsidP="00FA5DFC">
      <w:pPr>
        <w:tabs>
          <w:tab w:val="clear" w:pos="720"/>
          <w:tab w:val="left" w:pos="2160"/>
        </w:tabs>
        <w:ind w:left="2160" w:hanging="2160"/>
      </w:pPr>
      <w:r>
        <w:t>Field name</w:t>
      </w:r>
      <w:r>
        <w:tab/>
        <w:t>Meaning</w:t>
      </w:r>
    </w:p>
    <w:p w14:paraId="77F902AC" w14:textId="77777777" w:rsidR="00FA5DFC" w:rsidRDefault="00FA5DFC" w:rsidP="00FA5DFC">
      <w:pPr>
        <w:tabs>
          <w:tab w:val="clear" w:pos="720"/>
          <w:tab w:val="left" w:pos="2160"/>
        </w:tabs>
        <w:ind w:left="2160" w:hanging="2160"/>
      </w:pPr>
      <w:r>
        <w:t>No.</w:t>
      </w:r>
      <w:r>
        <w:tab/>
        <w:t>Serial number</w:t>
      </w:r>
    </w:p>
    <w:p w14:paraId="26E87D65" w14:textId="77777777" w:rsidR="00FA5DFC" w:rsidRDefault="00FA5DFC" w:rsidP="00FA5DFC">
      <w:pPr>
        <w:tabs>
          <w:tab w:val="clear" w:pos="720"/>
          <w:tab w:val="left" w:pos="2160"/>
        </w:tabs>
        <w:ind w:left="2160" w:hanging="2160"/>
      </w:pPr>
      <w:r>
        <w:t>Filename</w:t>
      </w:r>
      <w:r>
        <w:tab/>
        <w:t>name of each research data file</w:t>
      </w:r>
    </w:p>
    <w:p w14:paraId="401F42EA" w14:textId="77777777" w:rsidR="00FA5DFC" w:rsidRDefault="00FA5DFC" w:rsidP="00FA5DFC">
      <w:pPr>
        <w:tabs>
          <w:tab w:val="clear" w:pos="720"/>
          <w:tab w:val="left" w:pos="2160"/>
        </w:tabs>
        <w:ind w:left="2160" w:hanging="2160"/>
      </w:pPr>
      <w:r>
        <w:t>Interviewer</w:t>
      </w:r>
      <w:r>
        <w:tab/>
        <w:t>name of the interviewer</w:t>
      </w:r>
    </w:p>
    <w:p w14:paraId="0A56DFD5" w14:textId="77777777" w:rsidR="00FA5DFC" w:rsidRDefault="00FA5DFC" w:rsidP="00FA5DFC">
      <w:pPr>
        <w:tabs>
          <w:tab w:val="clear" w:pos="720"/>
          <w:tab w:val="left" w:pos="2160"/>
        </w:tabs>
        <w:ind w:left="2160" w:hanging="2160"/>
      </w:pPr>
      <w:r>
        <w:t>Interviewee</w:t>
      </w:r>
      <w:r>
        <w:tab/>
        <w:t>name of the interviewee</w:t>
      </w:r>
    </w:p>
    <w:p w14:paraId="41D5932B" w14:textId="77777777" w:rsidR="00FA5DFC" w:rsidRDefault="00FA5DFC" w:rsidP="00FA5DFC">
      <w:pPr>
        <w:tabs>
          <w:tab w:val="clear" w:pos="720"/>
          <w:tab w:val="left" w:pos="2160"/>
        </w:tabs>
        <w:ind w:left="2160" w:hanging="2160"/>
      </w:pPr>
      <w:r>
        <w:t>Recorder</w:t>
      </w:r>
      <w:r>
        <w:tab/>
        <w:t>name of the audio recorder</w:t>
      </w:r>
    </w:p>
    <w:p w14:paraId="397BB994" w14:textId="77777777" w:rsidR="00FA5DFC" w:rsidRDefault="00FA5DFC" w:rsidP="00FA5DFC">
      <w:pPr>
        <w:tabs>
          <w:tab w:val="clear" w:pos="720"/>
          <w:tab w:val="left" w:pos="2160"/>
        </w:tabs>
        <w:ind w:left="2160" w:hanging="2160"/>
      </w:pPr>
      <w:r>
        <w:t>Photographer</w:t>
      </w:r>
      <w:r>
        <w:tab/>
        <w:t>name of the visual recorder</w:t>
      </w:r>
    </w:p>
    <w:p w14:paraId="5A8B3E40" w14:textId="77777777" w:rsidR="00FA5DFC" w:rsidRDefault="00FA5DFC" w:rsidP="00FA5DFC">
      <w:pPr>
        <w:tabs>
          <w:tab w:val="clear" w:pos="720"/>
          <w:tab w:val="left" w:pos="2160"/>
        </w:tabs>
        <w:ind w:left="2160" w:hanging="2160"/>
      </w:pPr>
      <w:r>
        <w:t>Transcriptor</w:t>
      </w:r>
      <w:r>
        <w:tab/>
        <w:t>name of the audio-text transcriptor</w:t>
      </w:r>
    </w:p>
    <w:p w14:paraId="2AE01523" w14:textId="77777777" w:rsidR="00FA5DFC" w:rsidRDefault="00FA5DFC" w:rsidP="00FA5DFC">
      <w:pPr>
        <w:tabs>
          <w:tab w:val="clear" w:pos="720"/>
          <w:tab w:val="left" w:pos="2160"/>
        </w:tabs>
        <w:ind w:left="2160" w:hanging="2160"/>
      </w:pPr>
      <w:r>
        <w:rPr>
          <w:rFonts w:hint="eastAsia"/>
        </w:rPr>
        <w:t>Translator</w:t>
      </w:r>
      <w:r>
        <w:rPr>
          <w:rFonts w:hint="eastAsia"/>
        </w:rPr>
        <w:tab/>
        <w:t>name of the translator</w:t>
      </w:r>
      <w:r>
        <w:rPr>
          <w:rFonts w:hint="eastAsia"/>
        </w:rPr>
        <w:t>（</w:t>
      </w:r>
      <w:r>
        <w:rPr>
          <w:rFonts w:hint="eastAsia"/>
        </w:rPr>
        <w:t>if translation happens</w:t>
      </w:r>
      <w:r>
        <w:rPr>
          <w:rFonts w:hint="eastAsia"/>
        </w:rPr>
        <w:t>）</w:t>
      </w:r>
    </w:p>
    <w:p w14:paraId="7197AB2A" w14:textId="77777777" w:rsidR="00FA5DFC" w:rsidRDefault="00FA5DFC" w:rsidP="00FA5DFC">
      <w:pPr>
        <w:tabs>
          <w:tab w:val="clear" w:pos="720"/>
          <w:tab w:val="left" w:pos="2160"/>
        </w:tabs>
        <w:ind w:left="2160" w:hanging="2160"/>
      </w:pPr>
      <w:r>
        <w:t>Location</w:t>
      </w:r>
      <w:r>
        <w:tab/>
        <w:t>location of the interview</w:t>
      </w:r>
    </w:p>
    <w:p w14:paraId="628E6716" w14:textId="77777777" w:rsidR="00FA5DFC" w:rsidRDefault="00FA5DFC" w:rsidP="00FA5DFC">
      <w:pPr>
        <w:tabs>
          <w:tab w:val="clear" w:pos="720"/>
          <w:tab w:val="left" w:pos="2160"/>
        </w:tabs>
        <w:ind w:left="2160" w:hanging="2160"/>
      </w:pPr>
      <w:r>
        <w:t>Date</w:t>
      </w:r>
      <w:r>
        <w:tab/>
        <w:t>date of the interview</w:t>
      </w:r>
    </w:p>
    <w:p w14:paraId="0C15A883" w14:textId="77777777" w:rsidR="00FA5DFC" w:rsidRDefault="00FA5DFC" w:rsidP="00FA5DFC">
      <w:pPr>
        <w:tabs>
          <w:tab w:val="clear" w:pos="720"/>
          <w:tab w:val="left" w:pos="2160"/>
        </w:tabs>
        <w:ind w:left="2160" w:hanging="2160"/>
      </w:pPr>
      <w:r>
        <w:t>Start-time</w:t>
      </w:r>
      <w:r>
        <w:tab/>
        <w:t>starting time of the interview</w:t>
      </w:r>
    </w:p>
    <w:p w14:paraId="35EE642F" w14:textId="77777777" w:rsidR="00FA5DFC" w:rsidRDefault="00FA5DFC" w:rsidP="00FA5DFC">
      <w:pPr>
        <w:tabs>
          <w:tab w:val="clear" w:pos="720"/>
          <w:tab w:val="left" w:pos="2160"/>
        </w:tabs>
        <w:ind w:left="2160" w:hanging="2160"/>
      </w:pPr>
      <w:r>
        <w:t>End-time</w:t>
      </w:r>
      <w:r>
        <w:tab/>
        <w:t>ending time of the interview</w:t>
      </w:r>
    </w:p>
    <w:p w14:paraId="15863A91" w14:textId="77777777" w:rsidR="006C2717" w:rsidRDefault="00FA5DFC" w:rsidP="00627383">
      <w:pPr>
        <w:tabs>
          <w:tab w:val="clear" w:pos="720"/>
          <w:tab w:val="left" w:pos="2160"/>
        </w:tabs>
        <w:ind w:left="2160" w:hanging="2160"/>
        <w:rPr>
          <w:b/>
          <w:sz w:val="48"/>
          <w:szCs w:val="48"/>
        </w:rPr>
      </w:pPr>
      <w:r>
        <w:t xml:space="preserve">Note </w:t>
      </w:r>
      <w:r>
        <w:tab/>
        <w:t>anything else related to the interview that needs to be filed</w:t>
      </w:r>
      <w:r w:rsidR="006C2717">
        <w:rPr>
          <w:b/>
          <w:sz w:val="48"/>
          <w:szCs w:val="48"/>
        </w:rPr>
        <w:br w:type="page"/>
      </w:r>
    </w:p>
    <w:p w14:paraId="598177D5" w14:textId="77777777" w:rsidR="00A9760A" w:rsidRDefault="00A9760A" w:rsidP="00F63768">
      <w:pPr>
        <w:rPr>
          <w:b/>
          <w:sz w:val="48"/>
          <w:szCs w:val="48"/>
        </w:rPr>
      </w:pPr>
      <w:r>
        <w:rPr>
          <w:b/>
          <w:sz w:val="48"/>
          <w:szCs w:val="48"/>
        </w:rPr>
        <w:lastRenderedPageBreak/>
        <w:t>List of participants</w:t>
      </w:r>
    </w:p>
    <w:p w14:paraId="56DF1832" w14:textId="77777777" w:rsidR="00A9760A" w:rsidRDefault="00A9760A" w:rsidP="00A9760A"/>
    <w:p w14:paraId="47B00CA2" w14:textId="77777777" w:rsidR="00A21075" w:rsidRPr="00A21075" w:rsidRDefault="00A21075" w:rsidP="00A21075">
      <w:pPr>
        <w:rPr>
          <w:b/>
        </w:rPr>
      </w:pPr>
      <w:r w:rsidRPr="00A21075">
        <w:rPr>
          <w:b/>
        </w:rPr>
        <w:t>Organizers</w:t>
      </w:r>
    </w:p>
    <w:p w14:paraId="47E16DDB" w14:textId="77777777" w:rsidR="00A21075" w:rsidRDefault="00771189" w:rsidP="00A21075">
      <w:pPr>
        <w:pStyle w:val="ListParagraph"/>
        <w:numPr>
          <w:ilvl w:val="0"/>
          <w:numId w:val="24"/>
        </w:numPr>
        <w:ind w:firstLineChars="0"/>
      </w:pPr>
      <w:r>
        <w:t>Hui Yan</w:t>
      </w:r>
      <w:r w:rsidR="00A21075">
        <w:t xml:space="preserve">, Associate Professor, School of Information Resource Management, Renmin University of China, hyanpku@ruc.edu.cn, </w:t>
      </w:r>
      <w:proofErr w:type="spellStart"/>
      <w:r w:rsidR="00A21075">
        <w:t>wechat</w:t>
      </w:r>
      <w:proofErr w:type="spellEnd"/>
      <w:r w:rsidR="00A21075">
        <w:t>: 18618449209</w:t>
      </w:r>
    </w:p>
    <w:p w14:paraId="2E403D95" w14:textId="77777777" w:rsidR="00A21075" w:rsidRDefault="00A21075" w:rsidP="00A21075">
      <w:pPr>
        <w:pStyle w:val="ListParagraph"/>
        <w:numPr>
          <w:ilvl w:val="0"/>
          <w:numId w:val="24"/>
        </w:numPr>
        <w:ind w:firstLineChars="0"/>
      </w:pPr>
      <w:r>
        <w:t xml:space="preserve">Noah Lenstra, Assistant Professor, Department of Library and Information Studies, University of North Carolina Greensboro, </w:t>
      </w:r>
      <w:r w:rsidRPr="00A21075">
        <w:t>njlenstr@uncg.edu</w:t>
      </w:r>
      <w:r>
        <w:t xml:space="preserve">, </w:t>
      </w:r>
      <w:proofErr w:type="spellStart"/>
      <w:r>
        <w:t>wechat</w:t>
      </w:r>
      <w:proofErr w:type="spellEnd"/>
      <w:r>
        <w:t xml:space="preserve">: </w:t>
      </w:r>
      <w:proofErr w:type="spellStart"/>
      <w:r>
        <w:t>noahlenstra</w:t>
      </w:r>
      <w:proofErr w:type="spellEnd"/>
    </w:p>
    <w:p w14:paraId="71873A7E" w14:textId="77777777" w:rsidR="00A21075" w:rsidRDefault="00A21075" w:rsidP="00A21075">
      <w:pPr>
        <w:pStyle w:val="ListParagraph"/>
        <w:numPr>
          <w:ilvl w:val="0"/>
          <w:numId w:val="24"/>
        </w:numPr>
        <w:ind w:firstLineChars="0"/>
      </w:pPr>
      <w:r>
        <w:t xml:space="preserve">Kate Williams, Associate Professor, School of Information Sciences, University of Illinois at Urbana-Champaign, katewill@illinois.edu, </w:t>
      </w:r>
      <w:proofErr w:type="spellStart"/>
      <w:r>
        <w:t>wechat:katewilliamsnow</w:t>
      </w:r>
      <w:proofErr w:type="spellEnd"/>
    </w:p>
    <w:p w14:paraId="6BDBEAE8" w14:textId="77777777" w:rsidR="00A21075" w:rsidRDefault="00771189" w:rsidP="00A21075">
      <w:pPr>
        <w:pStyle w:val="ListParagraph"/>
        <w:numPr>
          <w:ilvl w:val="0"/>
          <w:numId w:val="24"/>
        </w:numPr>
        <w:ind w:firstLineChars="0"/>
      </w:pPr>
      <w:r>
        <w:t>Shenglong Han</w:t>
      </w:r>
      <w:r w:rsidR="00A21075">
        <w:t xml:space="preserve">, Associate Professor, Department of Information Management, Peking University, hansl@pku.edu.cn, </w:t>
      </w:r>
      <w:proofErr w:type="spellStart"/>
      <w:r w:rsidR="00A21075">
        <w:t>wechat</w:t>
      </w:r>
      <w:proofErr w:type="spellEnd"/>
      <w:r w:rsidR="00A21075">
        <w:t xml:space="preserve">: </w:t>
      </w:r>
      <w:proofErr w:type="spellStart"/>
      <w:r w:rsidR="00A21075">
        <w:t>pkuiucicu</w:t>
      </w:r>
      <w:proofErr w:type="spellEnd"/>
    </w:p>
    <w:p w14:paraId="6ECFBF4A" w14:textId="77777777" w:rsidR="00A21075" w:rsidRDefault="00A21075" w:rsidP="00A21075"/>
    <w:p w14:paraId="32EA6136" w14:textId="77777777" w:rsidR="00A21075" w:rsidRPr="00A21075" w:rsidRDefault="00A21075" w:rsidP="00A21075">
      <w:pPr>
        <w:rPr>
          <w:b/>
        </w:rPr>
      </w:pPr>
      <w:r w:rsidRPr="00A21075">
        <w:rPr>
          <w:b/>
        </w:rPr>
        <w:t>Partners present in D.C.</w:t>
      </w:r>
    </w:p>
    <w:p w14:paraId="64A01AAC" w14:textId="77777777" w:rsidR="00A21075" w:rsidRDefault="00A21075" w:rsidP="00771189">
      <w:pPr>
        <w:pStyle w:val="ListParagraph"/>
        <w:numPr>
          <w:ilvl w:val="0"/>
          <w:numId w:val="30"/>
        </w:numPr>
        <w:ind w:firstLineChars="0"/>
      </w:pPr>
      <w:r>
        <w:rPr>
          <w:rFonts w:hint="eastAsia"/>
        </w:rPr>
        <w:t xml:space="preserve">Wenjie Zhou, Professor and Associate Dean, Business School, Northwest Normal University, wj_lp@sina.com, </w:t>
      </w:r>
      <w:proofErr w:type="spellStart"/>
      <w:r>
        <w:rPr>
          <w:rFonts w:hint="eastAsia"/>
        </w:rPr>
        <w:t>wechat</w:t>
      </w:r>
      <w:proofErr w:type="spellEnd"/>
      <w:r>
        <w:rPr>
          <w:rFonts w:hint="eastAsia"/>
        </w:rPr>
        <w:t>: 18215193600</w:t>
      </w:r>
    </w:p>
    <w:p w14:paraId="6D2C3251" w14:textId="77777777" w:rsidR="00A21075" w:rsidRDefault="00A21075" w:rsidP="00771189">
      <w:pPr>
        <w:pStyle w:val="ListParagraph"/>
        <w:numPr>
          <w:ilvl w:val="0"/>
          <w:numId w:val="30"/>
        </w:numPr>
        <w:ind w:firstLineChars="0"/>
      </w:pPr>
      <w:proofErr w:type="spellStart"/>
      <w:r>
        <w:rPr>
          <w:rFonts w:hint="eastAsia"/>
        </w:rPr>
        <w:t>Xiudan</w:t>
      </w:r>
      <w:proofErr w:type="spellEnd"/>
      <w:r>
        <w:rPr>
          <w:rFonts w:hint="eastAsia"/>
        </w:rPr>
        <w:t xml:space="preserve"> Yang, Professor and Chair, Department of Information Management Engineering, Hebei University</w:t>
      </w:r>
      <w:r w:rsidR="00BE3239">
        <w:t>,</w:t>
      </w:r>
      <w:r>
        <w:t xml:space="preserve"> </w:t>
      </w:r>
      <w:r w:rsidRPr="00A21075">
        <w:rPr>
          <w:rFonts w:hint="eastAsia"/>
        </w:rPr>
        <w:t>poshyang@126.com</w:t>
      </w:r>
      <w:r>
        <w:rPr>
          <w:rFonts w:hint="eastAsia"/>
        </w:rPr>
        <w:t>,</w:t>
      </w:r>
      <w:r>
        <w:t xml:space="preserve"> </w:t>
      </w:r>
      <w:r>
        <w:rPr>
          <w:rFonts w:hint="eastAsia"/>
        </w:rPr>
        <w:t>WeChat</w:t>
      </w:r>
      <w:r>
        <w:t xml:space="preserve">: </w:t>
      </w:r>
      <w:r>
        <w:rPr>
          <w:rFonts w:hint="eastAsia"/>
        </w:rPr>
        <w:t>13582826536</w:t>
      </w:r>
    </w:p>
    <w:p w14:paraId="5393349A" w14:textId="77777777" w:rsidR="00771189" w:rsidRDefault="00771189" w:rsidP="00771189">
      <w:pPr>
        <w:pStyle w:val="ListParagraph"/>
        <w:numPr>
          <w:ilvl w:val="0"/>
          <w:numId w:val="30"/>
        </w:numPr>
        <w:ind w:firstLineChars="0"/>
      </w:pPr>
      <w:proofErr w:type="spellStart"/>
      <w:r>
        <w:rPr>
          <w:kern w:val="0"/>
        </w:rPr>
        <w:t>Zeqian</w:t>
      </w:r>
      <w:proofErr w:type="spellEnd"/>
      <w:r>
        <w:rPr>
          <w:kern w:val="0"/>
        </w:rPr>
        <w:t xml:space="preserve"> Chen, Associate Professor, Department of Information Management Engineering, Hebei University</w:t>
      </w:r>
    </w:p>
    <w:p w14:paraId="5155D66E" w14:textId="77777777" w:rsidR="00A21075" w:rsidRDefault="00A21075" w:rsidP="00771189">
      <w:pPr>
        <w:pStyle w:val="ListParagraph"/>
        <w:numPr>
          <w:ilvl w:val="0"/>
          <w:numId w:val="30"/>
        </w:numPr>
        <w:ind w:firstLineChars="0"/>
      </w:pPr>
      <w:proofErr w:type="spellStart"/>
      <w:r>
        <w:t>Pengyi</w:t>
      </w:r>
      <w:proofErr w:type="spellEnd"/>
      <w:r>
        <w:t xml:space="preserve"> Zhang, Associate Professor, Department of Information Management, Peking University, pengyi@pku.edu.cn, </w:t>
      </w:r>
      <w:proofErr w:type="spellStart"/>
      <w:r>
        <w:t>wechat</w:t>
      </w:r>
      <w:proofErr w:type="spellEnd"/>
      <w:r>
        <w:t>: applet1981</w:t>
      </w:r>
    </w:p>
    <w:p w14:paraId="651015AC" w14:textId="77777777" w:rsidR="00A21075" w:rsidRDefault="00A21075" w:rsidP="00771189">
      <w:pPr>
        <w:pStyle w:val="ListParagraph"/>
        <w:numPr>
          <w:ilvl w:val="0"/>
          <w:numId w:val="30"/>
        </w:numPr>
        <w:ind w:firstLineChars="0"/>
      </w:pPr>
      <w:proofErr w:type="spellStart"/>
      <w:r>
        <w:rPr>
          <w:rFonts w:hint="eastAsia"/>
        </w:rPr>
        <w:t>Sufang</w:t>
      </w:r>
      <w:proofErr w:type="spellEnd"/>
      <w:r>
        <w:rPr>
          <w:rFonts w:hint="eastAsia"/>
        </w:rPr>
        <w:t xml:space="preserve"> Wang, Associate Professor, School of Public Administration, Zhejiang University, sfwang2005@zju.edu.cn; </w:t>
      </w:r>
      <w:proofErr w:type="spellStart"/>
      <w:r>
        <w:rPr>
          <w:rFonts w:hint="eastAsia"/>
        </w:rPr>
        <w:t>wechat</w:t>
      </w:r>
      <w:proofErr w:type="spellEnd"/>
      <w:r>
        <w:rPr>
          <w:rFonts w:hint="eastAsia"/>
        </w:rPr>
        <w:t>: 15968812436</w:t>
      </w:r>
    </w:p>
    <w:p w14:paraId="351C4DEA" w14:textId="77777777" w:rsidR="00A21075" w:rsidRDefault="00A21075" w:rsidP="00771189">
      <w:pPr>
        <w:pStyle w:val="ListParagraph"/>
        <w:numPr>
          <w:ilvl w:val="0"/>
          <w:numId w:val="30"/>
        </w:numPr>
        <w:ind w:firstLineChars="0"/>
      </w:pPr>
      <w:proofErr w:type="spellStart"/>
      <w:r>
        <w:t>Zhenjia</w:t>
      </w:r>
      <w:proofErr w:type="spellEnd"/>
      <w:r>
        <w:t xml:space="preserve"> Fan, Assistant Professor, Business School, Nankai University, fanzhenjia@nankai.edu.cn, </w:t>
      </w:r>
      <w:proofErr w:type="spellStart"/>
      <w:r>
        <w:t>wechat</w:t>
      </w:r>
      <w:proofErr w:type="spellEnd"/>
      <w:r>
        <w:t>: fanzhenjia1984</w:t>
      </w:r>
    </w:p>
    <w:p w14:paraId="19E5C91A" w14:textId="77777777" w:rsidR="00A21075" w:rsidRDefault="00A21075" w:rsidP="00771189">
      <w:pPr>
        <w:pStyle w:val="ListParagraph"/>
        <w:numPr>
          <w:ilvl w:val="0"/>
          <w:numId w:val="30"/>
        </w:numPr>
        <w:ind w:firstLineChars="0"/>
      </w:pPr>
      <w:proofErr w:type="spellStart"/>
      <w:r>
        <w:t>Yimin</w:t>
      </w:r>
      <w:proofErr w:type="spellEnd"/>
      <w:r>
        <w:t xml:space="preserve"> Zhao, Research Librarian, University Library, Yunnan Normal University, zhao.yimin@qq.com, </w:t>
      </w:r>
      <w:proofErr w:type="spellStart"/>
      <w:r>
        <w:t>wechat</w:t>
      </w:r>
      <w:proofErr w:type="spellEnd"/>
      <w:r>
        <w:t>: zym13888610708</w:t>
      </w:r>
    </w:p>
    <w:p w14:paraId="1F609BAD" w14:textId="77777777" w:rsidR="00A21075" w:rsidRDefault="00A21075" w:rsidP="00771189">
      <w:pPr>
        <w:pStyle w:val="ListParagraph"/>
        <w:numPr>
          <w:ilvl w:val="0"/>
          <w:numId w:val="30"/>
        </w:numPr>
        <w:ind w:firstLineChars="0"/>
      </w:pPr>
      <w:proofErr w:type="spellStart"/>
      <w:r>
        <w:t>Jiqun</w:t>
      </w:r>
      <w:proofErr w:type="spellEnd"/>
      <w:r>
        <w:t xml:space="preserve"> Liu, Ph.D. Candidate, School of Communication and Information, Rutgers University, jl2033@scarletmail.rutgers.edu, </w:t>
      </w:r>
      <w:proofErr w:type="spellStart"/>
      <w:r>
        <w:t>wechat</w:t>
      </w:r>
      <w:proofErr w:type="spellEnd"/>
      <w:r>
        <w:t>: logicliu199281</w:t>
      </w:r>
    </w:p>
    <w:p w14:paraId="5840FC49" w14:textId="77777777" w:rsidR="00A21075" w:rsidRDefault="00A21075" w:rsidP="00771189">
      <w:pPr>
        <w:pStyle w:val="ListParagraph"/>
        <w:numPr>
          <w:ilvl w:val="0"/>
          <w:numId w:val="30"/>
        </w:numPr>
        <w:ind w:firstLineChars="0"/>
      </w:pPr>
      <w:r>
        <w:t>Pu Yan, Doctoral Student, Oxford Internet Institute, Oxford University</w:t>
      </w:r>
    </w:p>
    <w:p w14:paraId="501B5E73" w14:textId="77777777" w:rsidR="00A21075" w:rsidRDefault="00A21075" w:rsidP="00771189">
      <w:pPr>
        <w:pStyle w:val="ListParagraph"/>
        <w:numPr>
          <w:ilvl w:val="0"/>
          <w:numId w:val="30"/>
        </w:numPr>
        <w:ind w:firstLineChars="0"/>
      </w:pPr>
      <w:r>
        <w:t xml:space="preserve">Andreas </w:t>
      </w:r>
      <w:proofErr w:type="spellStart"/>
      <w:r>
        <w:t>Vårheim</w:t>
      </w:r>
      <w:proofErr w:type="spellEnd"/>
      <w:r>
        <w:t xml:space="preserve">, Professor, Department of Language and Culture, University of </w:t>
      </w:r>
      <w:proofErr w:type="spellStart"/>
      <w:r>
        <w:t>Tromsø</w:t>
      </w:r>
      <w:proofErr w:type="spellEnd"/>
      <w:r>
        <w:t>/</w:t>
      </w:r>
      <w:proofErr w:type="spellStart"/>
      <w:r>
        <w:t>UiT</w:t>
      </w:r>
      <w:proofErr w:type="spellEnd"/>
      <w:r>
        <w:t xml:space="preserve"> The Arctic University of Norway, </w:t>
      </w:r>
      <w:r>
        <w:t>andreas.varheim@uit.no</w:t>
      </w:r>
    </w:p>
    <w:p w14:paraId="45034B20" w14:textId="77777777" w:rsidR="00A21075" w:rsidRDefault="00A21075" w:rsidP="00771189">
      <w:pPr>
        <w:pStyle w:val="ListParagraph"/>
        <w:numPr>
          <w:ilvl w:val="0"/>
          <w:numId w:val="30"/>
        </w:numPr>
        <w:ind w:firstLineChars="0"/>
      </w:pPr>
      <w:proofErr w:type="spellStart"/>
      <w:r>
        <w:t>Roswitha</w:t>
      </w:r>
      <w:proofErr w:type="spellEnd"/>
      <w:r>
        <w:t xml:space="preserve"> </w:t>
      </w:r>
      <w:proofErr w:type="spellStart"/>
      <w:r>
        <w:t>Skare</w:t>
      </w:r>
      <w:proofErr w:type="spellEnd"/>
      <w:r>
        <w:t xml:space="preserve">, Professor, Department of Language and Culture, University of </w:t>
      </w:r>
      <w:proofErr w:type="spellStart"/>
      <w:r>
        <w:t>Tromsø</w:t>
      </w:r>
      <w:proofErr w:type="spellEnd"/>
      <w:r>
        <w:t>/</w:t>
      </w:r>
      <w:proofErr w:type="spellStart"/>
      <w:r>
        <w:t>UiT</w:t>
      </w:r>
      <w:proofErr w:type="spellEnd"/>
      <w:r>
        <w:t xml:space="preserve"> The Arctic University of Norway, roswitha.skare@uit.no</w:t>
      </w:r>
    </w:p>
    <w:p w14:paraId="2A65F34D" w14:textId="77777777" w:rsidR="00A21075" w:rsidRDefault="00A21075" w:rsidP="00771189">
      <w:pPr>
        <w:pStyle w:val="ListParagraph"/>
        <w:numPr>
          <w:ilvl w:val="0"/>
          <w:numId w:val="30"/>
        </w:numPr>
        <w:ind w:firstLineChars="0"/>
      </w:pPr>
      <w:proofErr w:type="spellStart"/>
      <w:r>
        <w:t>Sujin</w:t>
      </w:r>
      <w:proofErr w:type="spellEnd"/>
      <w:r>
        <w:t xml:space="preserve"> Huggins, Associate Professor, School of Information Science, Dominican University</w:t>
      </w:r>
      <w:r w:rsidR="00BE3239">
        <w:t xml:space="preserve">, </w:t>
      </w:r>
      <w:r w:rsidR="00BE3239" w:rsidRPr="00BE3239">
        <w:t>shuggins@dom.edu</w:t>
      </w:r>
    </w:p>
    <w:p w14:paraId="6BBFAFA8" w14:textId="77777777" w:rsidR="00A21075" w:rsidRDefault="00A21075" w:rsidP="00771189">
      <w:pPr>
        <w:pStyle w:val="ListParagraph"/>
        <w:numPr>
          <w:ilvl w:val="0"/>
          <w:numId w:val="30"/>
        </w:numPr>
        <w:ind w:firstLineChars="0"/>
      </w:pPr>
      <w:r>
        <w:t>Bhakti Gala, Assistant Professor and Coordinator, School of Library and Information Science, Central University of Gujarat, India, bhaktikgala@gmail.com</w:t>
      </w:r>
    </w:p>
    <w:p w14:paraId="2DD37A3B" w14:textId="77777777" w:rsidR="00A21075" w:rsidRDefault="00A21075" w:rsidP="00771189">
      <w:pPr>
        <w:pStyle w:val="ListParagraph"/>
        <w:numPr>
          <w:ilvl w:val="0"/>
          <w:numId w:val="30"/>
        </w:numPr>
        <w:ind w:firstLineChars="0"/>
      </w:pPr>
      <w:proofErr w:type="spellStart"/>
      <w:r>
        <w:t>Barbora</w:t>
      </w:r>
      <w:proofErr w:type="spellEnd"/>
      <w:r>
        <w:t xml:space="preserve"> </w:t>
      </w:r>
      <w:proofErr w:type="spellStart"/>
      <w:r>
        <w:t>Drobikova</w:t>
      </w:r>
      <w:proofErr w:type="spellEnd"/>
      <w:r>
        <w:t>, Czech Republic, Barbora.Drobikova@ff.cuni.cz</w:t>
      </w:r>
    </w:p>
    <w:p w14:paraId="2505036D" w14:textId="77777777" w:rsidR="00A21075" w:rsidRDefault="00A21075" w:rsidP="00771189">
      <w:pPr>
        <w:pStyle w:val="ListParagraph"/>
        <w:numPr>
          <w:ilvl w:val="0"/>
          <w:numId w:val="30"/>
        </w:numPr>
        <w:ind w:firstLineChars="0"/>
      </w:pPr>
      <w:r>
        <w:t xml:space="preserve">Rachel N. Simons, Ph.D. Student in Information Studies, The University of Texas at Austin, </w:t>
      </w:r>
      <w:hyperlink r:id="rId11" w:history="1">
        <w:r w:rsidR="006C2E0E" w:rsidRPr="004160EE">
          <w:rPr>
            <w:rStyle w:val="Hyperlink"/>
          </w:rPr>
          <w:t>rnsimons@utexas.edu</w:t>
        </w:r>
      </w:hyperlink>
    </w:p>
    <w:p w14:paraId="4C6125D8" w14:textId="77777777" w:rsidR="006C2E0E" w:rsidRDefault="006C2E0E" w:rsidP="007E4248">
      <w:pPr>
        <w:pStyle w:val="ListParagraph"/>
        <w:numPr>
          <w:ilvl w:val="0"/>
          <w:numId w:val="30"/>
        </w:numPr>
        <w:ind w:left="1080" w:firstLineChars="0" w:hanging="720"/>
      </w:pPr>
      <w:r>
        <w:lastRenderedPageBreak/>
        <w:t xml:space="preserve">Kate </w:t>
      </w:r>
      <w:proofErr w:type="spellStart"/>
      <w:r>
        <w:t>Obille</w:t>
      </w:r>
      <w:proofErr w:type="spellEnd"/>
      <w:r>
        <w:t>,</w:t>
      </w:r>
      <w:r w:rsidR="007C70C0">
        <w:t xml:space="preserve"> University of the </w:t>
      </w:r>
      <w:proofErr w:type="spellStart"/>
      <w:r w:rsidR="007C70C0">
        <w:t>Phillippines</w:t>
      </w:r>
      <w:proofErr w:type="spellEnd"/>
      <w:r w:rsidR="007C70C0">
        <w:t xml:space="preserve">, </w:t>
      </w:r>
      <w:r w:rsidR="007C70C0" w:rsidRPr="007C70C0">
        <w:t>kate@slis.upd.edu.ph</w:t>
      </w:r>
    </w:p>
    <w:p w14:paraId="45F5A09E" w14:textId="77777777" w:rsidR="00A21075" w:rsidRDefault="00A21075" w:rsidP="00A21075"/>
    <w:p w14:paraId="7B1F9C5F" w14:textId="77777777" w:rsidR="00A21075" w:rsidRPr="00A21075" w:rsidRDefault="00A21075" w:rsidP="00A21075">
      <w:pPr>
        <w:rPr>
          <w:b/>
        </w:rPr>
      </w:pPr>
      <w:r w:rsidRPr="00A21075">
        <w:rPr>
          <w:b/>
        </w:rPr>
        <w:t>Partners not present in D.C.</w:t>
      </w:r>
    </w:p>
    <w:p w14:paraId="06BED397" w14:textId="77777777" w:rsidR="00A21075" w:rsidRDefault="00A21075" w:rsidP="00771189">
      <w:pPr>
        <w:pStyle w:val="ListParagraph"/>
        <w:numPr>
          <w:ilvl w:val="0"/>
          <w:numId w:val="30"/>
        </w:numPr>
        <w:ind w:firstLineChars="0"/>
      </w:pPr>
      <w:proofErr w:type="spellStart"/>
      <w:r>
        <w:t>Jongwook</w:t>
      </w:r>
      <w:proofErr w:type="spellEnd"/>
      <w:r>
        <w:t xml:space="preserve"> Lee, Assistant Professor, Department of Library and Information Science, Kyungpook National University</w:t>
      </w:r>
    </w:p>
    <w:p w14:paraId="61C7EAB2" w14:textId="77777777" w:rsidR="00A21075" w:rsidRDefault="00A21075" w:rsidP="00771189">
      <w:pPr>
        <w:pStyle w:val="ListParagraph"/>
        <w:numPr>
          <w:ilvl w:val="0"/>
          <w:numId w:val="30"/>
        </w:numPr>
        <w:ind w:firstLineChars="0"/>
      </w:pPr>
      <w:r>
        <w:t>Bo Xie, Professor, U</w:t>
      </w:r>
      <w:r w:rsidR="00BE3239">
        <w:t xml:space="preserve">niversity of Texas at </w:t>
      </w:r>
      <w:r>
        <w:t>Austin</w:t>
      </w:r>
      <w:r w:rsidR="00BE3239">
        <w:t xml:space="preserve">, </w:t>
      </w:r>
      <w:r w:rsidR="00BE3239" w:rsidRPr="00BE3239">
        <w:t>boxie@utexas.edu</w:t>
      </w:r>
    </w:p>
    <w:p w14:paraId="4D839A43" w14:textId="77777777" w:rsidR="00A21075" w:rsidRDefault="00A21075" w:rsidP="00771189">
      <w:pPr>
        <w:pStyle w:val="ListParagraph"/>
        <w:numPr>
          <w:ilvl w:val="0"/>
          <w:numId w:val="30"/>
        </w:numPr>
        <w:ind w:firstLineChars="0"/>
      </w:pPr>
      <w:r>
        <w:t xml:space="preserve">Aiko </w:t>
      </w:r>
      <w:proofErr w:type="spellStart"/>
      <w:r>
        <w:t>Takazawa</w:t>
      </w:r>
      <w:proofErr w:type="spellEnd"/>
      <w:r>
        <w:t>, Doctoral Candidate, School of Information Sciences, University of Illinois at Urbana-Champaign</w:t>
      </w:r>
      <w:r w:rsidR="00BE3239">
        <w:t>, aikot@illinois.edu</w:t>
      </w:r>
    </w:p>
    <w:p w14:paraId="4CC1CFE2" w14:textId="77777777" w:rsidR="00A21075" w:rsidRDefault="00A21075" w:rsidP="00771189">
      <w:pPr>
        <w:pStyle w:val="ListParagraph"/>
        <w:numPr>
          <w:ilvl w:val="0"/>
          <w:numId w:val="30"/>
        </w:numPr>
        <w:ind w:firstLineChars="0"/>
      </w:pPr>
      <w:proofErr w:type="spellStart"/>
      <w:r>
        <w:t>Kyungwon</w:t>
      </w:r>
      <w:proofErr w:type="spellEnd"/>
      <w:r>
        <w:t xml:space="preserve"> Koh, Associate Professor, School of Information Sciences, University of Illinois at Urbana Champaign, </w:t>
      </w:r>
      <w:r w:rsidR="00BE3239" w:rsidRPr="00BE3239">
        <w:t>kkoh@illinois.edu</w:t>
      </w:r>
    </w:p>
    <w:p w14:paraId="4250FF3F" w14:textId="77777777" w:rsidR="00BE3239" w:rsidRDefault="00BE3239" w:rsidP="00771189">
      <w:pPr>
        <w:pStyle w:val="ListParagraph"/>
        <w:numPr>
          <w:ilvl w:val="0"/>
          <w:numId w:val="30"/>
        </w:numPr>
        <w:ind w:firstLineChars="0"/>
      </w:pPr>
      <w:proofErr w:type="spellStart"/>
      <w:r>
        <w:t>Sanghee</w:t>
      </w:r>
      <w:proofErr w:type="spellEnd"/>
      <w:r>
        <w:t xml:space="preserve"> Oh, Assistant Professor, Department of Library and Information Science, </w:t>
      </w:r>
      <w:proofErr w:type="spellStart"/>
      <w:r>
        <w:t>Chungnam</w:t>
      </w:r>
      <w:proofErr w:type="spellEnd"/>
      <w:r>
        <w:t xml:space="preserve"> National University, </w:t>
      </w:r>
      <w:r w:rsidR="00771189" w:rsidRPr="00771189">
        <w:t>sanghee.oh@cnu.ac.kr</w:t>
      </w:r>
    </w:p>
    <w:p w14:paraId="385CEE2D" w14:textId="77777777" w:rsidR="00A21075" w:rsidRDefault="00A21075" w:rsidP="00A21075"/>
    <w:p w14:paraId="602A0977" w14:textId="77777777" w:rsidR="00A21075" w:rsidRPr="00A21075" w:rsidRDefault="00A21075" w:rsidP="00A21075">
      <w:pPr>
        <w:rPr>
          <w:b/>
        </w:rPr>
      </w:pPr>
      <w:r w:rsidRPr="00A21075">
        <w:rPr>
          <w:b/>
        </w:rPr>
        <w:t>Consultants</w:t>
      </w:r>
    </w:p>
    <w:p w14:paraId="47BA0142" w14:textId="77777777" w:rsidR="00A21075" w:rsidRDefault="00A21075" w:rsidP="00A21075">
      <w:pPr>
        <w:pStyle w:val="ListParagraph"/>
        <w:numPr>
          <w:ilvl w:val="0"/>
          <w:numId w:val="26"/>
        </w:numPr>
        <w:ind w:firstLineChars="0"/>
      </w:pPr>
      <w:r>
        <w:t>Abdul Alkalimat, Professor Emeritus, School of Information Sciences, University of Illinois at Urbana-Champaign, mcworter@illinois.edu</w:t>
      </w:r>
    </w:p>
    <w:p w14:paraId="45CF1173" w14:textId="77777777" w:rsidR="00A21075" w:rsidRDefault="00BE3239" w:rsidP="00A21075">
      <w:pPr>
        <w:pStyle w:val="ListParagraph"/>
        <w:numPr>
          <w:ilvl w:val="0"/>
          <w:numId w:val="26"/>
        </w:numPr>
        <w:ind w:firstLineChars="0"/>
      </w:pPr>
      <w:r>
        <w:t xml:space="preserve">Lai </w:t>
      </w:r>
      <w:proofErr w:type="spellStart"/>
      <w:r w:rsidR="00A21075">
        <w:t>Maosheng</w:t>
      </w:r>
      <w:proofErr w:type="spellEnd"/>
      <w:r w:rsidR="00A21075">
        <w:t>, Professor Emeritus, Department of Information Management, Peking University, laims@pku.edu.cn</w:t>
      </w:r>
    </w:p>
    <w:p w14:paraId="33DD45C4" w14:textId="77777777" w:rsidR="00A21075" w:rsidRDefault="00A21075" w:rsidP="00A21075">
      <w:pPr>
        <w:pStyle w:val="ListParagraph"/>
        <w:numPr>
          <w:ilvl w:val="0"/>
          <w:numId w:val="26"/>
        </w:numPr>
        <w:ind w:firstLineChars="0"/>
      </w:pPr>
      <w:r>
        <w:t>Salvador Rivas, Research Scientist, University of Luxembourg, salvador.rivas@uni.lu</w:t>
      </w:r>
    </w:p>
    <w:p w14:paraId="4ACA33A3" w14:textId="77777777" w:rsidR="00A9760A" w:rsidRDefault="00A9760A">
      <w:pPr>
        <w:widowControl/>
        <w:tabs>
          <w:tab w:val="clear" w:pos="720"/>
        </w:tabs>
        <w:ind w:left="0" w:firstLine="0"/>
        <w:rPr>
          <w:b/>
          <w:sz w:val="48"/>
          <w:szCs w:val="48"/>
        </w:rPr>
      </w:pPr>
      <w:r>
        <w:rPr>
          <w:b/>
          <w:sz w:val="48"/>
          <w:szCs w:val="48"/>
        </w:rPr>
        <w:br w:type="page"/>
      </w:r>
    </w:p>
    <w:p w14:paraId="4A2BE056" w14:textId="77777777" w:rsidR="00F63768" w:rsidRPr="002814FA" w:rsidRDefault="002D2767" w:rsidP="00F63768">
      <w:pPr>
        <w:rPr>
          <w:b/>
          <w:sz w:val="48"/>
          <w:szCs w:val="48"/>
        </w:rPr>
      </w:pPr>
      <w:r>
        <w:rPr>
          <w:b/>
          <w:sz w:val="48"/>
          <w:szCs w:val="48"/>
        </w:rPr>
        <w:lastRenderedPageBreak/>
        <w:t>T</w:t>
      </w:r>
      <w:r w:rsidR="00F63768" w:rsidRPr="002814FA">
        <w:rPr>
          <w:b/>
          <w:sz w:val="48"/>
          <w:szCs w:val="48"/>
        </w:rPr>
        <w:t>ools and technology</w:t>
      </w:r>
    </w:p>
    <w:p w14:paraId="104A2135" w14:textId="77777777" w:rsidR="00F63768" w:rsidRDefault="00F63768" w:rsidP="00F63768"/>
    <w:p w14:paraId="06E89931" w14:textId="77777777" w:rsidR="00F63768" w:rsidRDefault="00F63768" w:rsidP="00F63768">
      <w:r>
        <w:t>1. Joining</w:t>
      </w:r>
    </w:p>
    <w:p w14:paraId="2449A35A" w14:textId="77777777" w:rsidR="00F63768" w:rsidRDefault="00F63768" w:rsidP="00F63768"/>
    <w:p w14:paraId="380C702A" w14:textId="77777777" w:rsidR="00AD41BE" w:rsidRDefault="002814FA" w:rsidP="00AD59E3">
      <w:pPr>
        <w:pStyle w:val="ListParagraph"/>
        <w:numPr>
          <w:ilvl w:val="1"/>
          <w:numId w:val="19"/>
        </w:numPr>
        <w:ind w:firstLineChars="0"/>
      </w:pPr>
      <w:r>
        <w:t>Q</w:t>
      </w:r>
      <w:r w:rsidR="00AD41BE">
        <w:t xml:space="preserve">uestionnaire </w:t>
      </w:r>
      <w:r w:rsidR="00AD59E3">
        <w:t xml:space="preserve">at workshop </w:t>
      </w:r>
      <w:r w:rsidR="00AD41BE">
        <w:t>modelled on email sent to starting partners</w:t>
      </w:r>
    </w:p>
    <w:p w14:paraId="5037C523" w14:textId="77777777" w:rsidR="00AD41BE" w:rsidRDefault="002814FA" w:rsidP="00AD59E3">
      <w:pPr>
        <w:pStyle w:val="ListParagraph"/>
        <w:numPr>
          <w:ilvl w:val="1"/>
          <w:numId w:val="19"/>
        </w:numPr>
        <w:ind w:firstLineChars="0"/>
      </w:pPr>
      <w:proofErr w:type="spellStart"/>
      <w:r>
        <w:t>W</w:t>
      </w:r>
      <w:r w:rsidR="00AD41BE">
        <w:t>echat</w:t>
      </w:r>
      <w:proofErr w:type="spellEnd"/>
      <w:r w:rsidR="00AD41BE">
        <w:t xml:space="preserve"> list </w:t>
      </w:r>
      <w:r w:rsidR="006C2717">
        <w:t xml:space="preserve">for all partners </w:t>
      </w:r>
      <w:r w:rsidR="00AD41BE">
        <w:t xml:space="preserve">questions and </w:t>
      </w:r>
      <w:r w:rsidR="006C2717">
        <w:t>discussion</w:t>
      </w:r>
    </w:p>
    <w:p w14:paraId="0692AD4E" w14:textId="77777777" w:rsidR="00AD41BE" w:rsidRDefault="006C2717" w:rsidP="00AD59E3">
      <w:pPr>
        <w:pStyle w:val="ListParagraph"/>
        <w:numPr>
          <w:ilvl w:val="1"/>
          <w:numId w:val="19"/>
        </w:numPr>
        <w:ind w:firstLineChars="0"/>
      </w:pPr>
      <w:r>
        <w:t>http access to needed files / email delivery of data to organizers</w:t>
      </w:r>
    </w:p>
    <w:p w14:paraId="440F37CB" w14:textId="77777777" w:rsidR="00AD41BE" w:rsidRDefault="002814FA" w:rsidP="00AD59E3">
      <w:pPr>
        <w:pStyle w:val="ListParagraph"/>
        <w:numPr>
          <w:ilvl w:val="1"/>
          <w:numId w:val="19"/>
        </w:numPr>
        <w:ind w:firstLineChars="0"/>
      </w:pPr>
      <w:r>
        <w:t>E</w:t>
      </w:r>
      <w:r w:rsidR="00AD41BE">
        <w:t xml:space="preserve">mail </w:t>
      </w:r>
      <w:r w:rsidR="006C2717">
        <w:t xml:space="preserve">contact </w:t>
      </w:r>
      <w:r w:rsidR="00AD41BE">
        <w:t>for organizers</w:t>
      </w:r>
    </w:p>
    <w:p w14:paraId="16DC31E7" w14:textId="77777777" w:rsidR="00AD59E3" w:rsidRDefault="002814FA" w:rsidP="00AD59E3">
      <w:pPr>
        <w:pStyle w:val="ListParagraph"/>
        <w:numPr>
          <w:ilvl w:val="1"/>
          <w:numId w:val="19"/>
        </w:numPr>
        <w:ind w:firstLineChars="0"/>
      </w:pPr>
      <w:r>
        <w:t>T</w:t>
      </w:r>
      <w:r w:rsidR="00AD59E3">
        <w:t>raining in ethical research standards (IRB)</w:t>
      </w:r>
    </w:p>
    <w:p w14:paraId="18732584" w14:textId="77777777" w:rsidR="00AD41BE" w:rsidRDefault="00AD41BE" w:rsidP="00F63768"/>
    <w:p w14:paraId="1472EE15" w14:textId="77777777" w:rsidR="00F63768" w:rsidRDefault="00F63768" w:rsidP="00F63768">
      <w:r>
        <w:t>2. Participating</w:t>
      </w:r>
    </w:p>
    <w:p w14:paraId="182446CA" w14:textId="77777777" w:rsidR="00AD41BE" w:rsidRDefault="00AD41BE" w:rsidP="00F63768"/>
    <w:p w14:paraId="42BC7ED6" w14:textId="77777777" w:rsidR="00AD41BE" w:rsidRDefault="002814FA" w:rsidP="00AD59E3">
      <w:pPr>
        <w:pStyle w:val="ListParagraph"/>
        <w:numPr>
          <w:ilvl w:val="1"/>
          <w:numId w:val="19"/>
        </w:numPr>
        <w:ind w:firstLineChars="0"/>
      </w:pPr>
      <w:r>
        <w:t>F</w:t>
      </w:r>
      <w:r w:rsidR="00AD41BE">
        <w:t>ield manual in English and Chinese</w:t>
      </w:r>
    </w:p>
    <w:p w14:paraId="545AAE35" w14:textId="77777777" w:rsidR="00AD41BE" w:rsidRDefault="002814FA" w:rsidP="00AD59E3">
      <w:pPr>
        <w:pStyle w:val="ListParagraph"/>
        <w:numPr>
          <w:ilvl w:val="1"/>
          <w:numId w:val="19"/>
        </w:numPr>
        <w:ind w:firstLineChars="0"/>
      </w:pPr>
      <w:r>
        <w:t>F</w:t>
      </w:r>
      <w:r w:rsidR="0062050B">
        <w:t xml:space="preserve">ield tools include confirmation letter to site, consent form, interview questions, </w:t>
      </w:r>
      <w:r w:rsidR="00AD41BE">
        <w:t xml:space="preserve">spreadsheet for data collection </w:t>
      </w:r>
      <w:r w:rsidR="0062050B">
        <w:t xml:space="preserve">(all in </w:t>
      </w:r>
      <w:r w:rsidR="00AD41BE">
        <w:t>English and Chinese</w:t>
      </w:r>
      <w:r w:rsidR="0062050B">
        <w:t>)</w:t>
      </w:r>
    </w:p>
    <w:p w14:paraId="35DA189F" w14:textId="77777777" w:rsidR="00AD59E3" w:rsidRDefault="002814FA" w:rsidP="00AD59E3">
      <w:pPr>
        <w:pStyle w:val="ListParagraph"/>
        <w:numPr>
          <w:ilvl w:val="1"/>
          <w:numId w:val="19"/>
        </w:numPr>
        <w:ind w:firstLineChars="0"/>
      </w:pPr>
      <w:r>
        <w:t>P</w:t>
      </w:r>
      <w:r w:rsidR="0062050B">
        <w:t xml:space="preserve">artners </w:t>
      </w:r>
      <w:r w:rsidR="00AD59E3">
        <w:t xml:space="preserve">translate field tools into local language </w:t>
      </w:r>
      <w:r w:rsidR="0062050B">
        <w:t>as needed</w:t>
      </w:r>
    </w:p>
    <w:p w14:paraId="0AEF5EC9" w14:textId="77777777" w:rsidR="00F63768" w:rsidRDefault="00F63768" w:rsidP="00F63768"/>
    <w:p w14:paraId="1C140263" w14:textId="77777777" w:rsidR="00F63768" w:rsidRDefault="00F63768" w:rsidP="00F63768">
      <w:r>
        <w:t>3. Collecting data</w:t>
      </w:r>
    </w:p>
    <w:p w14:paraId="46AC60BD" w14:textId="77777777" w:rsidR="00AD41BE" w:rsidRDefault="00AD41BE" w:rsidP="00F63768"/>
    <w:p w14:paraId="5E080528" w14:textId="77777777" w:rsidR="00AD41BE" w:rsidRDefault="0062050B" w:rsidP="002814FA">
      <w:pPr>
        <w:pStyle w:val="ListParagraph"/>
        <w:numPr>
          <w:ilvl w:val="1"/>
          <w:numId w:val="19"/>
        </w:numPr>
        <w:ind w:firstLineChars="0"/>
      </w:pPr>
      <w:r>
        <w:t>Recruit site and schedule field time, confirm with letter</w:t>
      </w:r>
    </w:p>
    <w:p w14:paraId="74BAA8D8" w14:textId="77777777" w:rsidR="0062050B" w:rsidRDefault="0062050B" w:rsidP="002814FA">
      <w:pPr>
        <w:pStyle w:val="ListParagraph"/>
        <w:numPr>
          <w:ilvl w:val="1"/>
          <w:numId w:val="19"/>
        </w:numPr>
        <w:ind w:firstLineChars="0"/>
      </w:pPr>
      <w:r>
        <w:t>Train students with role play and IRB or similar training</w:t>
      </w:r>
    </w:p>
    <w:p w14:paraId="37EC5417" w14:textId="77777777" w:rsidR="0062050B" w:rsidRDefault="0062050B" w:rsidP="002814FA">
      <w:pPr>
        <w:pStyle w:val="ListParagraph"/>
        <w:numPr>
          <w:ilvl w:val="1"/>
          <w:numId w:val="19"/>
        </w:numPr>
        <w:ind w:firstLineChars="0"/>
      </w:pPr>
      <w:r>
        <w:t>Collect spreadsheets and consent forms</w:t>
      </w:r>
    </w:p>
    <w:p w14:paraId="0062C64F" w14:textId="77777777" w:rsidR="00F63768" w:rsidRDefault="00F63768" w:rsidP="00F63768"/>
    <w:p w14:paraId="685E70E8" w14:textId="77777777" w:rsidR="00F63768" w:rsidRDefault="00F63768" w:rsidP="00F63768">
      <w:r>
        <w:t>4. Sending data to organizers</w:t>
      </w:r>
    </w:p>
    <w:p w14:paraId="0A1E5492" w14:textId="77777777" w:rsidR="00F63768" w:rsidRDefault="00F63768" w:rsidP="00F63768"/>
    <w:p w14:paraId="489F1033" w14:textId="77777777" w:rsidR="00AD41BE" w:rsidRDefault="002814FA" w:rsidP="00AD59E3">
      <w:pPr>
        <w:pStyle w:val="ListParagraph"/>
        <w:numPr>
          <w:ilvl w:val="1"/>
          <w:numId w:val="19"/>
        </w:numPr>
        <w:ind w:firstLineChars="0"/>
      </w:pPr>
      <w:r>
        <w:t>If needed, p</w:t>
      </w:r>
      <w:r w:rsidR="00AD41BE">
        <w:t xml:space="preserve">artners translate data from </w:t>
      </w:r>
      <w:r w:rsidR="00AD59E3">
        <w:t xml:space="preserve">local </w:t>
      </w:r>
      <w:r w:rsidR="00AD41BE">
        <w:t>language</w:t>
      </w:r>
      <w:r w:rsidR="00AD59E3">
        <w:t xml:space="preserve"> in E</w:t>
      </w:r>
      <w:r w:rsidR="00AD41BE">
        <w:t xml:space="preserve">nglish </w:t>
      </w:r>
      <w:r w:rsidR="00AD59E3">
        <w:t xml:space="preserve">or </w:t>
      </w:r>
      <w:r w:rsidR="00AD41BE">
        <w:t>Chinese</w:t>
      </w:r>
    </w:p>
    <w:p w14:paraId="193D3FFC" w14:textId="77777777" w:rsidR="00AD59E3" w:rsidRDefault="002814FA" w:rsidP="00AD59E3">
      <w:pPr>
        <w:pStyle w:val="ListParagraph"/>
        <w:numPr>
          <w:ilvl w:val="1"/>
          <w:numId w:val="19"/>
        </w:numPr>
        <w:ind w:firstLineChars="0"/>
      </w:pPr>
      <w:r>
        <w:t>Partners s</w:t>
      </w:r>
      <w:r w:rsidR="0062050B">
        <w:t xml:space="preserve">end </w:t>
      </w:r>
      <w:r w:rsidR="00AD59E3">
        <w:t xml:space="preserve">consent forms and </w:t>
      </w:r>
      <w:r w:rsidR="0062050B">
        <w:t xml:space="preserve">data in spreadsheets to </w:t>
      </w:r>
      <w:proofErr w:type="spellStart"/>
      <w:r w:rsidR="0062050B">
        <w:t>filespace</w:t>
      </w:r>
      <w:proofErr w:type="spellEnd"/>
      <w:r w:rsidR="0062050B">
        <w:t xml:space="preserve"> by ftp</w:t>
      </w:r>
    </w:p>
    <w:p w14:paraId="5DCC56A6" w14:textId="77777777" w:rsidR="00AD41BE" w:rsidRDefault="00AD41BE" w:rsidP="00F63768"/>
    <w:p w14:paraId="03250FAD" w14:textId="77777777" w:rsidR="00F63768" w:rsidRDefault="00F63768" w:rsidP="00F63768">
      <w:r>
        <w:t>5. Accessing global dataset</w:t>
      </w:r>
    </w:p>
    <w:p w14:paraId="3FD70C81" w14:textId="77777777" w:rsidR="00F63768" w:rsidRDefault="00F63768" w:rsidP="00F63768"/>
    <w:p w14:paraId="38079499" w14:textId="77777777" w:rsidR="00AD41BE" w:rsidRDefault="002814FA" w:rsidP="00AD59E3">
      <w:pPr>
        <w:pStyle w:val="ListParagraph"/>
        <w:numPr>
          <w:ilvl w:val="1"/>
          <w:numId w:val="19"/>
        </w:numPr>
        <w:ind w:firstLineChars="0"/>
      </w:pPr>
      <w:r>
        <w:t>C</w:t>
      </w:r>
      <w:r w:rsidR="0062050B">
        <w:t xml:space="preserve">ollated </w:t>
      </w:r>
      <w:r w:rsidR="00AD41BE">
        <w:t xml:space="preserve">data </w:t>
      </w:r>
      <w:r w:rsidR="0062050B">
        <w:t xml:space="preserve">and basic analysis from organizers </w:t>
      </w:r>
      <w:r w:rsidR="00AD41BE">
        <w:t>in Chinese and English</w:t>
      </w:r>
    </w:p>
    <w:p w14:paraId="15DC72FF" w14:textId="77777777" w:rsidR="00AD41BE" w:rsidRDefault="002814FA" w:rsidP="00AD59E3">
      <w:pPr>
        <w:pStyle w:val="ListParagraph"/>
        <w:numPr>
          <w:ilvl w:val="1"/>
          <w:numId w:val="19"/>
        </w:numPr>
        <w:ind w:firstLineChars="0"/>
      </w:pPr>
      <w:r>
        <w:t>D</w:t>
      </w:r>
      <w:r w:rsidR="0062050B">
        <w:t xml:space="preserve">ownload dataset by </w:t>
      </w:r>
      <w:r w:rsidR="00AD41BE">
        <w:t>ftp</w:t>
      </w:r>
    </w:p>
    <w:p w14:paraId="45346A11" w14:textId="77777777" w:rsidR="00F63768" w:rsidRDefault="00F63768" w:rsidP="00F63768"/>
    <w:p w14:paraId="573E329B" w14:textId="32413890" w:rsidR="00627383" w:rsidRPr="007E4248" w:rsidRDefault="00AD59E3">
      <w:pPr>
        <w:widowControl/>
        <w:tabs>
          <w:tab w:val="clear" w:pos="720"/>
        </w:tabs>
        <w:ind w:left="0" w:firstLine="0"/>
        <w:rPr>
          <w:b/>
        </w:rPr>
      </w:pPr>
      <w:r>
        <w:rPr>
          <w:b/>
        </w:rPr>
        <w:br w:type="page"/>
      </w:r>
    </w:p>
    <w:p w14:paraId="08285395" w14:textId="77777777" w:rsidR="0062050B" w:rsidRDefault="00627383" w:rsidP="0019044F">
      <w:pPr>
        <w:rPr>
          <w:b/>
        </w:rPr>
      </w:pPr>
      <w:r>
        <w:rPr>
          <w:b/>
          <w:sz w:val="48"/>
          <w:szCs w:val="48"/>
        </w:rPr>
        <w:lastRenderedPageBreak/>
        <w:t>Interview questions</w:t>
      </w:r>
    </w:p>
    <w:p w14:paraId="0E1B247E" w14:textId="77777777" w:rsidR="0062050B" w:rsidRDefault="0062050B" w:rsidP="0019044F">
      <w:pPr>
        <w:rPr>
          <w:b/>
        </w:rPr>
      </w:pPr>
    </w:p>
    <w:p w14:paraId="4253B371" w14:textId="77777777" w:rsidR="0036058B" w:rsidRPr="0036058B" w:rsidRDefault="0062050B" w:rsidP="00330908">
      <w:pPr>
        <w:pStyle w:val="ListParagraph"/>
        <w:numPr>
          <w:ilvl w:val="0"/>
          <w:numId w:val="32"/>
        </w:numPr>
        <w:tabs>
          <w:tab w:val="clear" w:pos="720"/>
        </w:tabs>
        <w:spacing w:after="160"/>
        <w:ind w:left="0" w:firstLineChars="0" w:firstLine="0"/>
        <w:rPr>
          <w:i/>
        </w:rPr>
      </w:pPr>
      <w:r>
        <w:t xml:space="preserve">The first questions are about what devices </w:t>
      </w:r>
      <w:r w:rsidR="00771189">
        <w:t xml:space="preserve">you </w:t>
      </w:r>
      <w:r>
        <w:t>own</w:t>
      </w:r>
      <w:r w:rsidR="00627383">
        <w:t xml:space="preserve"> and use</w:t>
      </w:r>
      <w:r>
        <w:t>.</w:t>
      </w:r>
      <w:r w:rsidR="0036058B">
        <w:t xml:space="preserve"> You might use something that you own or something belonging to someone else.</w:t>
      </w:r>
    </w:p>
    <w:p w14:paraId="2017BC56" w14:textId="77777777" w:rsidR="00627383" w:rsidRPr="0036058B" w:rsidRDefault="0062050B" w:rsidP="0036058B">
      <w:pPr>
        <w:tabs>
          <w:tab w:val="clear" w:pos="720"/>
        </w:tabs>
        <w:spacing w:after="160"/>
        <w:ind w:left="0" w:firstLine="0"/>
        <w:rPr>
          <w:i/>
        </w:rPr>
      </w:pPr>
      <w:r w:rsidRPr="0036058B">
        <w:rPr>
          <w:i/>
        </w:rPr>
        <w:t xml:space="preserve">Interviewer recite the list slowly </w:t>
      </w:r>
      <w:r w:rsidR="00627383" w:rsidRPr="0036058B">
        <w:rPr>
          <w:i/>
        </w:rPr>
        <w:t>while the recorder enters own</w:t>
      </w:r>
      <w:r w:rsidR="00A702AA" w:rsidRPr="0036058B">
        <w:rPr>
          <w:i/>
        </w:rPr>
        <w:t>, u</w:t>
      </w:r>
      <w:r w:rsidR="00627383" w:rsidRPr="0036058B">
        <w:rPr>
          <w:i/>
        </w:rPr>
        <w:t>se</w:t>
      </w:r>
      <w:r w:rsidR="00A702AA" w:rsidRPr="0036058B">
        <w:rPr>
          <w:i/>
        </w:rPr>
        <w:t xml:space="preserve">, </w:t>
      </w:r>
      <w:r w:rsidR="0036058B" w:rsidRPr="0036058B">
        <w:rPr>
          <w:i/>
        </w:rPr>
        <w:t xml:space="preserve">use other’s </w:t>
      </w:r>
      <w:r w:rsidR="00A702AA" w:rsidRPr="0036058B">
        <w:rPr>
          <w:i/>
        </w:rPr>
        <w:t>or</w:t>
      </w:r>
      <w:r w:rsidR="007C7358" w:rsidRPr="0036058B">
        <w:rPr>
          <w:i/>
        </w:rPr>
        <w:t xml:space="preserve"> </w:t>
      </w:r>
      <w:r w:rsidR="0036058B" w:rsidRPr="0036058B">
        <w:rPr>
          <w:i/>
        </w:rPr>
        <w:t>none</w:t>
      </w:r>
    </w:p>
    <w:p w14:paraId="61592A84" w14:textId="77777777" w:rsidR="00A51316" w:rsidRDefault="0062050B" w:rsidP="00A51316">
      <w:pPr>
        <w:tabs>
          <w:tab w:val="clear" w:pos="720"/>
          <w:tab w:val="left" w:pos="2880"/>
          <w:tab w:val="left" w:pos="3960"/>
          <w:tab w:val="left" w:pos="5760"/>
        </w:tabs>
        <w:spacing w:after="80"/>
        <w:ind w:left="1800" w:firstLine="0"/>
      </w:pPr>
      <w:r>
        <w:t>…</w:t>
      </w:r>
      <w:r w:rsidR="00A51316" w:rsidRPr="00A51316">
        <w:t xml:space="preserve"> </w:t>
      </w:r>
      <w:r w:rsidR="00A51316">
        <w:t>Desktop computer</w:t>
      </w:r>
    </w:p>
    <w:p w14:paraId="4123E208" w14:textId="70207BC4" w:rsidR="00A51316" w:rsidRDefault="00A51316" w:rsidP="00A51316">
      <w:pPr>
        <w:tabs>
          <w:tab w:val="clear" w:pos="720"/>
          <w:tab w:val="left" w:pos="2880"/>
          <w:tab w:val="left" w:pos="3960"/>
          <w:tab w:val="left" w:pos="5760"/>
        </w:tabs>
        <w:spacing w:after="80"/>
        <w:ind w:left="1800" w:firstLine="0"/>
      </w:pPr>
      <w:r>
        <w:t>…</w:t>
      </w:r>
      <w:r>
        <w:t>Laptop computer</w:t>
      </w:r>
    </w:p>
    <w:p w14:paraId="18A31AC2" w14:textId="617C3D8C" w:rsidR="00A51316" w:rsidRDefault="00A51316" w:rsidP="00A51316">
      <w:pPr>
        <w:tabs>
          <w:tab w:val="clear" w:pos="720"/>
          <w:tab w:val="left" w:pos="2880"/>
          <w:tab w:val="left" w:pos="3960"/>
          <w:tab w:val="left" w:pos="5760"/>
        </w:tabs>
        <w:spacing w:after="80"/>
        <w:ind w:left="1800" w:firstLine="0"/>
      </w:pPr>
      <w:r>
        <w:t>…</w:t>
      </w:r>
      <w:r>
        <w:t>Smart phone or cell phone</w:t>
      </w:r>
    </w:p>
    <w:p w14:paraId="444653C0" w14:textId="5FF58445" w:rsidR="00A51316" w:rsidRDefault="00A51316" w:rsidP="00A51316">
      <w:pPr>
        <w:tabs>
          <w:tab w:val="clear" w:pos="720"/>
          <w:tab w:val="left" w:pos="2880"/>
          <w:tab w:val="left" w:pos="3960"/>
          <w:tab w:val="left" w:pos="5760"/>
        </w:tabs>
        <w:spacing w:after="80"/>
        <w:ind w:left="1800" w:firstLine="0"/>
      </w:pPr>
      <w:r>
        <w:t>…</w:t>
      </w:r>
      <w:r>
        <w:t>Tablet or e-reader</w:t>
      </w:r>
    </w:p>
    <w:p w14:paraId="5907CD55" w14:textId="780B7477" w:rsidR="00A51316" w:rsidRDefault="00A51316" w:rsidP="00A51316">
      <w:pPr>
        <w:tabs>
          <w:tab w:val="clear" w:pos="720"/>
          <w:tab w:val="left" w:pos="2880"/>
          <w:tab w:val="left" w:pos="3960"/>
          <w:tab w:val="left" w:pos="5760"/>
        </w:tabs>
        <w:spacing w:after="80"/>
        <w:ind w:left="1800" w:firstLine="0"/>
      </w:pPr>
      <w:r>
        <w:t>…</w:t>
      </w:r>
      <w:r>
        <w:t>Gaming console</w:t>
      </w:r>
    </w:p>
    <w:p w14:paraId="0908C029" w14:textId="5F2589F4" w:rsidR="0062050B" w:rsidRDefault="00A51316" w:rsidP="00A51316">
      <w:pPr>
        <w:tabs>
          <w:tab w:val="clear" w:pos="720"/>
          <w:tab w:val="left" w:pos="2880"/>
          <w:tab w:val="left" w:pos="3960"/>
          <w:tab w:val="left" w:pos="5760"/>
        </w:tabs>
        <w:spacing w:after="80"/>
        <w:ind w:left="1800" w:firstLine="0"/>
      </w:pPr>
      <w:r>
        <w:t>…</w:t>
      </w:r>
      <w:r>
        <w:t>Voice activated internet device for instance Alexa or Echo</w:t>
      </w:r>
    </w:p>
    <w:p w14:paraId="082702C5" w14:textId="77777777" w:rsidR="0062050B" w:rsidRDefault="0062050B" w:rsidP="002814FA">
      <w:pPr>
        <w:tabs>
          <w:tab w:val="clear" w:pos="720"/>
          <w:tab w:val="left" w:pos="2880"/>
          <w:tab w:val="left" w:pos="5760"/>
        </w:tabs>
        <w:spacing w:after="80"/>
        <w:ind w:left="0" w:firstLine="0"/>
      </w:pPr>
    </w:p>
    <w:p w14:paraId="4EE8671A" w14:textId="77777777" w:rsidR="00A51316" w:rsidRDefault="00A51316" w:rsidP="00A51316">
      <w:pPr>
        <w:pStyle w:val="ListParagraph"/>
        <w:numPr>
          <w:ilvl w:val="0"/>
          <w:numId w:val="32"/>
        </w:numPr>
        <w:tabs>
          <w:tab w:val="clear" w:pos="720"/>
          <w:tab w:val="left" w:pos="2880"/>
          <w:tab w:val="left" w:pos="5760"/>
        </w:tabs>
        <w:spacing w:after="160"/>
        <w:ind w:firstLineChars="0"/>
      </w:pPr>
      <w:r>
        <w:t>Now, for the devices you have.  Do you or others you live with use them often, or rarely?</w:t>
      </w:r>
    </w:p>
    <w:p w14:paraId="1E3177DA" w14:textId="77777777" w:rsidR="00A51316" w:rsidRDefault="00A51316" w:rsidP="00A51316">
      <w:pPr>
        <w:pStyle w:val="ListParagraph"/>
        <w:numPr>
          <w:ilvl w:val="0"/>
          <w:numId w:val="32"/>
        </w:numPr>
        <w:tabs>
          <w:tab w:val="clear" w:pos="720"/>
          <w:tab w:val="left" w:pos="2880"/>
          <w:tab w:val="left" w:pos="5760"/>
        </w:tabs>
        <w:spacing w:after="160"/>
        <w:ind w:firstLineChars="0"/>
      </w:pPr>
      <w:r>
        <w:t>Do you use any of the devices we’re talking about at work?</w:t>
      </w:r>
    </w:p>
    <w:p w14:paraId="6ACFB11F" w14:textId="77777777" w:rsidR="00A51316" w:rsidRDefault="00A51316" w:rsidP="00A51316">
      <w:pPr>
        <w:pStyle w:val="ListParagraph"/>
        <w:numPr>
          <w:ilvl w:val="1"/>
          <w:numId w:val="32"/>
        </w:numPr>
        <w:tabs>
          <w:tab w:val="clear" w:pos="720"/>
          <w:tab w:val="left" w:pos="2880"/>
          <w:tab w:val="left" w:pos="5760"/>
        </w:tabs>
        <w:spacing w:after="160"/>
        <w:ind w:firstLineChars="0"/>
      </w:pPr>
      <w:r>
        <w:t>At school?</w:t>
      </w:r>
    </w:p>
    <w:p w14:paraId="3CCAE4AE" w14:textId="77777777" w:rsidR="00A51316" w:rsidRDefault="00A51316" w:rsidP="00A51316">
      <w:pPr>
        <w:pStyle w:val="ListParagraph"/>
        <w:numPr>
          <w:ilvl w:val="1"/>
          <w:numId w:val="32"/>
        </w:numPr>
        <w:tabs>
          <w:tab w:val="clear" w:pos="720"/>
          <w:tab w:val="left" w:pos="2880"/>
          <w:tab w:val="left" w:pos="5760"/>
        </w:tabs>
        <w:spacing w:after="160"/>
        <w:ind w:firstLineChars="0"/>
      </w:pPr>
      <w:r>
        <w:t>Elsewhere?</w:t>
      </w:r>
    </w:p>
    <w:p w14:paraId="17EE43BB" w14:textId="4EB3A8C6" w:rsidR="00A51316" w:rsidRDefault="00A51316" w:rsidP="00A51316">
      <w:pPr>
        <w:pStyle w:val="ListParagraph"/>
        <w:numPr>
          <w:ilvl w:val="1"/>
          <w:numId w:val="32"/>
        </w:numPr>
        <w:tabs>
          <w:tab w:val="clear" w:pos="720"/>
          <w:tab w:val="left" w:pos="2880"/>
          <w:tab w:val="left" w:pos="5760"/>
        </w:tabs>
        <w:spacing w:after="160"/>
        <w:ind w:firstLineChars="0"/>
      </w:pPr>
      <w:r>
        <w:t>Where:</w:t>
      </w:r>
    </w:p>
    <w:p w14:paraId="2A4689FA" w14:textId="28374744" w:rsidR="0062050B" w:rsidRDefault="0062050B" w:rsidP="00A51316">
      <w:pPr>
        <w:pStyle w:val="ListParagraph"/>
        <w:numPr>
          <w:ilvl w:val="0"/>
          <w:numId w:val="32"/>
        </w:numPr>
        <w:tabs>
          <w:tab w:val="clear" w:pos="720"/>
        </w:tabs>
        <w:spacing w:after="160"/>
        <w:ind w:firstLineChars="0"/>
      </w:pPr>
      <w:r>
        <w:t>Now, more generally would you say that you have enough help with using these devices we’ve been talking about, or would you like to have more help.</w:t>
      </w:r>
      <w:r w:rsidR="00A702AA">
        <w:t xml:space="preserve"> (enough or more)</w:t>
      </w:r>
    </w:p>
    <w:p w14:paraId="6F27FF54" w14:textId="46F5D999" w:rsidR="0062050B" w:rsidRDefault="00A51316" w:rsidP="00A702AA">
      <w:pPr>
        <w:pStyle w:val="ListParagraph"/>
        <w:numPr>
          <w:ilvl w:val="0"/>
          <w:numId w:val="32"/>
        </w:numPr>
        <w:tabs>
          <w:tab w:val="clear" w:pos="720"/>
        </w:tabs>
        <w:spacing w:after="160"/>
        <w:ind w:firstLineChars="0"/>
      </w:pPr>
      <w:r>
        <w:t>P</w:t>
      </w:r>
      <w:r w:rsidRPr="00A51316">
        <w:t>lease tell me about a time when you were stuck while trying to do something with one of these devices, and you turned to someone who helped you?</w:t>
      </w:r>
      <w:r>
        <w:t xml:space="preserve"> </w:t>
      </w:r>
    </w:p>
    <w:p w14:paraId="6C7B2C9A" w14:textId="77777777" w:rsidR="0062050B" w:rsidRPr="001E5E2F" w:rsidRDefault="00A702AA" w:rsidP="00A51316">
      <w:pPr>
        <w:tabs>
          <w:tab w:val="clear" w:pos="720"/>
        </w:tabs>
        <w:spacing w:after="160"/>
        <w:ind w:left="1080" w:firstLine="0"/>
        <w:rPr>
          <w:i/>
        </w:rPr>
      </w:pPr>
      <w:r>
        <w:rPr>
          <w:i/>
        </w:rPr>
        <w:t>Interviewer p</w:t>
      </w:r>
      <w:r w:rsidR="0062050B" w:rsidRPr="001E5E2F">
        <w:rPr>
          <w:i/>
        </w:rPr>
        <w:t xml:space="preserve">rompt </w:t>
      </w:r>
      <w:r>
        <w:rPr>
          <w:i/>
        </w:rPr>
        <w:t>a</w:t>
      </w:r>
      <w:r w:rsidR="0062050B" w:rsidRPr="001E5E2F">
        <w:rPr>
          <w:i/>
        </w:rPr>
        <w:t xml:space="preserve">s needed </w:t>
      </w:r>
      <w:r>
        <w:rPr>
          <w:i/>
        </w:rPr>
        <w:t xml:space="preserve">to help speaker </w:t>
      </w:r>
      <w:r w:rsidR="0062050B" w:rsidRPr="001E5E2F">
        <w:rPr>
          <w:i/>
        </w:rPr>
        <w:t>to explain:</w:t>
      </w:r>
    </w:p>
    <w:p w14:paraId="4C6B1026" w14:textId="77777777" w:rsidR="0062050B" w:rsidRDefault="0062050B" w:rsidP="00A51316">
      <w:pPr>
        <w:tabs>
          <w:tab w:val="clear" w:pos="720"/>
        </w:tabs>
        <w:spacing w:after="160"/>
        <w:ind w:left="1080" w:firstLine="0"/>
      </w:pPr>
      <w:r>
        <w:t>What were you trying to do?</w:t>
      </w:r>
    </w:p>
    <w:p w14:paraId="4257538D" w14:textId="77777777" w:rsidR="0062050B" w:rsidRDefault="0062050B" w:rsidP="00A51316">
      <w:pPr>
        <w:tabs>
          <w:tab w:val="clear" w:pos="720"/>
        </w:tabs>
        <w:spacing w:after="160"/>
        <w:ind w:left="1080" w:firstLine="0"/>
      </w:pPr>
      <w:r>
        <w:t xml:space="preserve">Who helped or </w:t>
      </w:r>
      <w:r w:rsidR="00A702AA">
        <w:t xml:space="preserve">tried to </w:t>
      </w:r>
      <w:r>
        <w:t>help you?</w:t>
      </w:r>
    </w:p>
    <w:p w14:paraId="2B2D2895" w14:textId="77777777" w:rsidR="0062050B" w:rsidRDefault="007C7358" w:rsidP="00A51316">
      <w:pPr>
        <w:tabs>
          <w:tab w:val="clear" w:pos="720"/>
        </w:tabs>
        <w:spacing w:after="160"/>
        <w:ind w:left="1080" w:firstLine="0"/>
      </w:pPr>
      <w:r>
        <w:t>Why did you turn to them for help?</w:t>
      </w:r>
    </w:p>
    <w:p w14:paraId="424817ED" w14:textId="60A99B85" w:rsidR="0062050B" w:rsidRDefault="00A702AA" w:rsidP="00A51316">
      <w:pPr>
        <w:tabs>
          <w:tab w:val="clear" w:pos="720"/>
        </w:tabs>
        <w:spacing w:after="160"/>
        <w:ind w:left="1080" w:firstLine="0"/>
      </w:pPr>
      <w:r>
        <w:t>W</w:t>
      </w:r>
      <w:r w:rsidR="0062050B">
        <w:t>hat did that person</w:t>
      </w:r>
      <w:r>
        <w:t>/s</w:t>
      </w:r>
      <w:r w:rsidR="0062050B">
        <w:t xml:space="preserve"> do?</w:t>
      </w:r>
    </w:p>
    <w:p w14:paraId="62CAA78D" w14:textId="65C02E75" w:rsidR="00A702AA" w:rsidRDefault="00A702AA" w:rsidP="00A702AA">
      <w:pPr>
        <w:pStyle w:val="ListParagraph"/>
        <w:numPr>
          <w:ilvl w:val="0"/>
          <w:numId w:val="32"/>
        </w:numPr>
        <w:tabs>
          <w:tab w:val="clear" w:pos="720"/>
        </w:tabs>
        <w:spacing w:after="160"/>
        <w:ind w:firstLineChars="0"/>
      </w:pPr>
      <w:r>
        <w:t>In general, who do you turn to for help with technology</w:t>
      </w:r>
      <w:r w:rsidR="00330908">
        <w:t xml:space="preserve"> and</w:t>
      </w:r>
      <w:r>
        <w:t xml:space="preserve"> </w:t>
      </w:r>
      <w:r>
        <w:t>how do you know them?</w:t>
      </w:r>
    </w:p>
    <w:p w14:paraId="4CC8FAAD" w14:textId="18C322FC" w:rsidR="00A702AA" w:rsidRPr="00A51316" w:rsidRDefault="00A702AA" w:rsidP="002814FA">
      <w:pPr>
        <w:tabs>
          <w:tab w:val="clear" w:pos="720"/>
        </w:tabs>
        <w:spacing w:after="160"/>
        <w:ind w:left="0" w:firstLine="0"/>
        <w:rPr>
          <w:i/>
        </w:rPr>
      </w:pPr>
      <w:r w:rsidRPr="00A702AA">
        <w:rPr>
          <w:i/>
        </w:rPr>
        <w:t>Recorder create a list with any description the speaker gives.</w:t>
      </w:r>
    </w:p>
    <w:p w14:paraId="5545A93F" w14:textId="77777777" w:rsidR="0062050B" w:rsidRDefault="0062050B" w:rsidP="00A702AA">
      <w:pPr>
        <w:pStyle w:val="ListParagraph"/>
        <w:numPr>
          <w:ilvl w:val="0"/>
          <w:numId w:val="32"/>
        </w:numPr>
        <w:tabs>
          <w:tab w:val="clear" w:pos="720"/>
        </w:tabs>
        <w:spacing w:after="160"/>
        <w:ind w:firstLineChars="0"/>
      </w:pPr>
      <w:r>
        <w:t>Now, turning things around, have you yourself ever helped someone else with their digital devices?</w:t>
      </w:r>
    </w:p>
    <w:p w14:paraId="6C7AAD07" w14:textId="77777777" w:rsidR="0062050B" w:rsidRDefault="00A702AA" w:rsidP="002814FA">
      <w:pPr>
        <w:tabs>
          <w:tab w:val="clear" w:pos="720"/>
        </w:tabs>
        <w:spacing w:after="160"/>
        <w:ind w:left="0" w:firstLine="0"/>
      </w:pPr>
      <w:r>
        <w:t>Recorder enter yes or no.</w:t>
      </w:r>
    </w:p>
    <w:p w14:paraId="394CC8E6" w14:textId="77777777" w:rsidR="00A702AA" w:rsidRDefault="00A702AA" w:rsidP="002814FA">
      <w:pPr>
        <w:tabs>
          <w:tab w:val="clear" w:pos="720"/>
        </w:tabs>
        <w:spacing w:after="160"/>
        <w:ind w:left="0" w:firstLine="0"/>
      </w:pPr>
    </w:p>
    <w:p w14:paraId="657472AC" w14:textId="25E27EC6" w:rsidR="007C7358" w:rsidRDefault="0062050B" w:rsidP="00A51316">
      <w:pPr>
        <w:pStyle w:val="ListParagraph"/>
        <w:numPr>
          <w:ilvl w:val="0"/>
          <w:numId w:val="32"/>
        </w:numPr>
        <w:tabs>
          <w:tab w:val="clear" w:pos="720"/>
        </w:tabs>
        <w:spacing w:after="160"/>
        <w:ind w:firstLineChars="0"/>
      </w:pPr>
      <w:r>
        <w:t xml:space="preserve">(If yes) </w:t>
      </w:r>
      <w:r w:rsidR="00A702AA">
        <w:t>Tell me about a time when you were helping someone else.</w:t>
      </w:r>
    </w:p>
    <w:p w14:paraId="3F60260C" w14:textId="77777777" w:rsidR="0062050B" w:rsidRPr="007C7358" w:rsidRDefault="0062050B" w:rsidP="007C7358">
      <w:pPr>
        <w:tabs>
          <w:tab w:val="clear" w:pos="720"/>
        </w:tabs>
        <w:spacing w:after="160"/>
        <w:ind w:left="0" w:firstLine="0"/>
        <w:rPr>
          <w:i/>
        </w:rPr>
      </w:pPr>
      <w:r>
        <w:t>I’m hoping you can tell me a story about when this happened.</w:t>
      </w:r>
      <w:r>
        <w:br/>
      </w:r>
      <w:r w:rsidRPr="007C7358">
        <w:rPr>
          <w:i/>
        </w:rPr>
        <w:t>Interviewer and recorder: Get the details of what they tell you.  Prompt them as needed to explain:</w:t>
      </w:r>
    </w:p>
    <w:p w14:paraId="66A073F9" w14:textId="77777777" w:rsidR="0062050B" w:rsidRDefault="0062050B" w:rsidP="002814FA">
      <w:pPr>
        <w:tabs>
          <w:tab w:val="clear" w:pos="720"/>
        </w:tabs>
        <w:spacing w:after="80"/>
        <w:ind w:left="0" w:firstLine="0"/>
      </w:pPr>
      <w:r>
        <w:t>Who did you help</w:t>
      </w:r>
      <w:r w:rsidR="00A702AA">
        <w:t>?</w:t>
      </w:r>
    </w:p>
    <w:p w14:paraId="348DFA97" w14:textId="77777777" w:rsidR="00A702AA" w:rsidRDefault="00A702AA" w:rsidP="00A702AA">
      <w:pPr>
        <w:tabs>
          <w:tab w:val="clear" w:pos="720"/>
        </w:tabs>
        <w:spacing w:after="160"/>
        <w:ind w:left="0" w:firstLine="0"/>
      </w:pPr>
      <w:r>
        <w:t>What were they trying to do?</w:t>
      </w:r>
    </w:p>
    <w:p w14:paraId="45D3323F" w14:textId="77777777" w:rsidR="0062050B" w:rsidRDefault="0062050B" w:rsidP="002814FA">
      <w:pPr>
        <w:tabs>
          <w:tab w:val="clear" w:pos="720"/>
        </w:tabs>
        <w:spacing w:after="80"/>
        <w:ind w:left="0" w:firstLine="0"/>
      </w:pPr>
      <w:r>
        <w:t>Why did they come to you?</w:t>
      </w:r>
    </w:p>
    <w:p w14:paraId="523B67FD" w14:textId="77777777" w:rsidR="0062050B" w:rsidRDefault="0062050B" w:rsidP="002814FA">
      <w:pPr>
        <w:tabs>
          <w:tab w:val="clear" w:pos="720"/>
        </w:tabs>
        <w:spacing w:after="80"/>
        <w:ind w:left="0" w:firstLine="0"/>
      </w:pPr>
      <w:r>
        <w:t>What did you do?</w:t>
      </w:r>
    </w:p>
    <w:p w14:paraId="4C112B3A" w14:textId="77777777" w:rsidR="0062050B" w:rsidRDefault="0062050B" w:rsidP="002814FA">
      <w:pPr>
        <w:tabs>
          <w:tab w:val="clear" w:pos="720"/>
        </w:tabs>
        <w:spacing w:after="160"/>
        <w:ind w:left="0" w:firstLine="0"/>
      </w:pPr>
    </w:p>
    <w:p w14:paraId="3937DC21" w14:textId="77777777" w:rsidR="00A51316" w:rsidRDefault="00A51316" w:rsidP="00A51316">
      <w:pPr>
        <w:pStyle w:val="ListParagraph"/>
        <w:numPr>
          <w:ilvl w:val="0"/>
          <w:numId w:val="32"/>
        </w:numPr>
        <w:tabs>
          <w:tab w:val="clear" w:pos="720"/>
        </w:tabs>
        <w:spacing w:after="160"/>
        <w:ind w:firstLineChars="0"/>
      </w:pPr>
      <w:r>
        <w:t xml:space="preserve">Please tell me about when you first started using these devices.  Why did you start? </w:t>
      </w:r>
    </w:p>
    <w:p w14:paraId="2F04A1CD" w14:textId="77777777" w:rsidR="00A51316" w:rsidRDefault="00A51316" w:rsidP="00A51316">
      <w:pPr>
        <w:tabs>
          <w:tab w:val="clear" w:pos="720"/>
        </w:tabs>
        <w:spacing w:after="160"/>
        <w:ind w:left="0" w:firstLine="0"/>
      </w:pPr>
    </w:p>
    <w:p w14:paraId="29F2602F" w14:textId="5FBFF7B5" w:rsidR="00A51316" w:rsidRDefault="00A51316" w:rsidP="00A51316">
      <w:pPr>
        <w:pStyle w:val="ListParagraph"/>
        <w:numPr>
          <w:ilvl w:val="0"/>
          <w:numId w:val="32"/>
        </w:numPr>
        <w:tabs>
          <w:tab w:val="clear" w:pos="720"/>
        </w:tabs>
        <w:spacing w:after="160"/>
        <w:ind w:firstLineChars="0"/>
      </w:pPr>
      <w:r>
        <w:t>Please tell me about how has your usage or access to these devices has changed over your lifetime? What caused the change or changes?</w:t>
      </w:r>
    </w:p>
    <w:p w14:paraId="058DE518" w14:textId="77777777" w:rsidR="00A51316" w:rsidRDefault="00A51316" w:rsidP="002814FA">
      <w:pPr>
        <w:tabs>
          <w:tab w:val="clear" w:pos="720"/>
        </w:tabs>
        <w:spacing w:after="160"/>
        <w:ind w:left="0" w:firstLine="0"/>
      </w:pPr>
    </w:p>
    <w:p w14:paraId="5FE8A035" w14:textId="2A2C6E3D" w:rsidR="0062050B" w:rsidRDefault="0062050B" w:rsidP="002814FA">
      <w:pPr>
        <w:tabs>
          <w:tab w:val="clear" w:pos="720"/>
        </w:tabs>
        <w:spacing w:after="160"/>
        <w:ind w:left="0" w:firstLine="0"/>
      </w:pPr>
      <w:r>
        <w:t>Now wrapping up and thinking about the future.</w:t>
      </w:r>
    </w:p>
    <w:p w14:paraId="7A56EF23" w14:textId="77777777" w:rsidR="00A702AA" w:rsidRDefault="00A702AA" w:rsidP="002814FA">
      <w:pPr>
        <w:tabs>
          <w:tab w:val="clear" w:pos="720"/>
        </w:tabs>
        <w:spacing w:after="160"/>
        <w:ind w:left="0" w:firstLine="0"/>
      </w:pPr>
    </w:p>
    <w:p w14:paraId="74210267" w14:textId="524CD159" w:rsidR="0062050B" w:rsidRDefault="0062050B" w:rsidP="00A702AA">
      <w:pPr>
        <w:pStyle w:val="ListParagraph"/>
        <w:numPr>
          <w:ilvl w:val="0"/>
          <w:numId w:val="32"/>
        </w:numPr>
        <w:tabs>
          <w:tab w:val="clear" w:pos="720"/>
        </w:tabs>
        <w:spacing w:after="160"/>
        <w:ind w:firstLineChars="0"/>
      </w:pPr>
      <w:r>
        <w:t>What might you like to do in the future</w:t>
      </w:r>
      <w:r w:rsidR="007C7358">
        <w:t xml:space="preserve"> with technology</w:t>
      </w:r>
      <w:r w:rsidR="00A51316">
        <w:t>?</w:t>
      </w:r>
    </w:p>
    <w:p w14:paraId="7A785621" w14:textId="77777777" w:rsidR="0062050B" w:rsidRDefault="0062050B" w:rsidP="002814FA">
      <w:pPr>
        <w:tabs>
          <w:tab w:val="clear" w:pos="720"/>
        </w:tabs>
        <w:spacing w:after="160"/>
        <w:ind w:left="0" w:firstLine="0"/>
      </w:pPr>
    </w:p>
    <w:p w14:paraId="758D2F97" w14:textId="77777777" w:rsidR="0062050B" w:rsidRDefault="0062050B" w:rsidP="002814FA">
      <w:pPr>
        <w:tabs>
          <w:tab w:val="clear" w:pos="720"/>
        </w:tabs>
        <w:spacing w:after="160"/>
        <w:ind w:left="0" w:firstLine="0"/>
      </w:pPr>
      <w:r>
        <w:t>OK, last few questions.</w:t>
      </w:r>
    </w:p>
    <w:p w14:paraId="44679A95" w14:textId="77777777" w:rsidR="007C7358" w:rsidRPr="007C7358" w:rsidRDefault="007C7358" w:rsidP="002814FA">
      <w:pPr>
        <w:tabs>
          <w:tab w:val="clear" w:pos="720"/>
        </w:tabs>
        <w:spacing w:after="160"/>
        <w:ind w:left="0" w:firstLine="0"/>
        <w:rPr>
          <w:i/>
        </w:rPr>
      </w:pPr>
      <w:r w:rsidRPr="007C7358">
        <w:rPr>
          <w:i/>
        </w:rPr>
        <w:t>Gender, Age, Nationality, Class.</w:t>
      </w:r>
    </w:p>
    <w:p w14:paraId="55A2212A" w14:textId="1BF1E009" w:rsidR="0002658E" w:rsidRPr="0002658E" w:rsidRDefault="007C70C0" w:rsidP="00A702AA">
      <w:pPr>
        <w:pStyle w:val="ListParagraph"/>
        <w:numPr>
          <w:ilvl w:val="0"/>
          <w:numId w:val="32"/>
        </w:numPr>
        <w:tabs>
          <w:tab w:val="clear" w:pos="720"/>
        </w:tabs>
        <w:spacing w:after="160"/>
        <w:ind w:firstLineChars="0"/>
      </w:pPr>
      <w:r>
        <w:t>Do you identify as</w:t>
      </w:r>
      <w:r w:rsidR="0002658E" w:rsidRPr="0002658E">
        <w:t xml:space="preserve"> Male</w:t>
      </w:r>
      <w:r>
        <w:t xml:space="preserve">, </w:t>
      </w:r>
      <w:r w:rsidR="0002658E" w:rsidRPr="0002658E">
        <w:t>Female</w:t>
      </w:r>
      <w:r>
        <w:t xml:space="preserve">, or something else </w:t>
      </w:r>
      <w:r>
        <w:rPr>
          <w:i/>
        </w:rPr>
        <w:t>ask where culturally appropriate</w:t>
      </w:r>
      <w:r>
        <w:t xml:space="preserve">, </w:t>
      </w:r>
      <w:r w:rsidRPr="00A51316">
        <w:rPr>
          <w:i/>
        </w:rPr>
        <w:t>or note your observation</w:t>
      </w:r>
      <w:r w:rsidR="0002658E" w:rsidRPr="00A51316">
        <w:rPr>
          <w:i/>
        </w:rPr>
        <w:t>?</w:t>
      </w:r>
    </w:p>
    <w:p w14:paraId="47DF3CB2" w14:textId="2B514AA9" w:rsidR="0002658E" w:rsidRPr="0002658E" w:rsidRDefault="007C70C0" w:rsidP="00A702AA">
      <w:pPr>
        <w:pStyle w:val="ListParagraph"/>
        <w:numPr>
          <w:ilvl w:val="0"/>
          <w:numId w:val="32"/>
        </w:numPr>
        <w:tabs>
          <w:tab w:val="clear" w:pos="720"/>
        </w:tabs>
        <w:spacing w:after="160"/>
        <w:ind w:firstLineChars="0"/>
      </w:pPr>
      <w:r>
        <w:t>In w</w:t>
      </w:r>
      <w:r w:rsidR="0002658E" w:rsidRPr="0002658E">
        <w:t xml:space="preserve">hat </w:t>
      </w:r>
      <w:r>
        <w:t>decade</w:t>
      </w:r>
      <w:r w:rsidRPr="0002658E">
        <w:t xml:space="preserve"> </w:t>
      </w:r>
      <w:r w:rsidR="0002658E" w:rsidRPr="0002658E">
        <w:t>were you born?</w:t>
      </w:r>
    </w:p>
    <w:p w14:paraId="5A285CD8" w14:textId="5FD9B7C8" w:rsidR="0002658E" w:rsidRPr="0002658E" w:rsidRDefault="007C70C0" w:rsidP="00A702AA">
      <w:pPr>
        <w:pStyle w:val="ListParagraph"/>
        <w:numPr>
          <w:ilvl w:val="0"/>
          <w:numId w:val="32"/>
        </w:numPr>
        <w:tabs>
          <w:tab w:val="clear" w:pos="720"/>
        </w:tabs>
        <w:spacing w:after="160"/>
        <w:ind w:firstLineChars="0"/>
      </w:pPr>
      <w:r>
        <w:t>How many people live in your house or primary residence</w:t>
      </w:r>
      <w:r w:rsidR="0002658E" w:rsidRPr="0002658E">
        <w:t>?</w:t>
      </w:r>
    </w:p>
    <w:p w14:paraId="699AA611" w14:textId="77777777" w:rsidR="0002658E" w:rsidRPr="0002658E" w:rsidRDefault="0002658E" w:rsidP="0002658E">
      <w:pPr>
        <w:pStyle w:val="ListParagraph"/>
        <w:numPr>
          <w:ilvl w:val="0"/>
          <w:numId w:val="32"/>
        </w:numPr>
        <w:tabs>
          <w:tab w:val="clear" w:pos="720"/>
        </w:tabs>
        <w:spacing w:after="160"/>
        <w:ind w:firstLineChars="0"/>
      </w:pPr>
      <w:r w:rsidRPr="0002658E">
        <w:t>Would you describe where you live as:</w:t>
      </w:r>
      <w:r w:rsidRPr="0002658E">
        <w:br/>
        <w:t>A big city?</w:t>
      </w:r>
      <w:r w:rsidRPr="0002658E">
        <w:br/>
        <w:t>The suburbs or outskirts of a big city?</w:t>
      </w:r>
      <w:r w:rsidRPr="0002658E">
        <w:br/>
        <w:t>A town or small city?</w:t>
      </w:r>
      <w:r w:rsidRPr="0002658E">
        <w:br/>
        <w:t>A country village?</w:t>
      </w:r>
      <w:r w:rsidRPr="0002658E">
        <w:br/>
        <w:t>A farm or home in the countryside?</w:t>
      </w:r>
    </w:p>
    <w:p w14:paraId="6CE1DC19" w14:textId="77777777" w:rsidR="0002658E" w:rsidRDefault="0002658E" w:rsidP="0002658E">
      <w:pPr>
        <w:pStyle w:val="ListParagraph"/>
        <w:numPr>
          <w:ilvl w:val="0"/>
          <w:numId w:val="32"/>
        </w:numPr>
        <w:tabs>
          <w:tab w:val="clear" w:pos="720"/>
        </w:tabs>
        <w:spacing w:after="160"/>
        <w:ind w:firstLineChars="0"/>
      </w:pPr>
      <w:r w:rsidRPr="0002658E">
        <w:t>How many years of formal education have you completed?</w:t>
      </w:r>
    </w:p>
    <w:p w14:paraId="2FC5A9F0" w14:textId="364D309B" w:rsidR="00E47C75" w:rsidRPr="0002658E" w:rsidRDefault="00E111D1" w:rsidP="0002658E">
      <w:pPr>
        <w:pStyle w:val="ListParagraph"/>
        <w:numPr>
          <w:ilvl w:val="0"/>
          <w:numId w:val="32"/>
        </w:numPr>
        <w:tabs>
          <w:tab w:val="clear" w:pos="720"/>
        </w:tabs>
        <w:spacing w:after="160"/>
        <w:ind w:firstLineChars="0"/>
      </w:pPr>
      <w:r>
        <w:t>Please</w:t>
      </w:r>
      <w:r w:rsidR="00E47C75">
        <w:t xml:space="preserve"> tell us one or two of these that you feel identify you:</w:t>
      </w:r>
      <w:r w:rsidR="00E47C75">
        <w:br/>
      </w:r>
      <w:r w:rsidR="00E47C75">
        <w:lastRenderedPageBreak/>
        <w:t>your first language?</w:t>
      </w:r>
      <w:r w:rsidR="00E47C75">
        <w:br/>
        <w:t>other languages spoken?</w:t>
      </w:r>
      <w:r w:rsidR="00E47C75">
        <w:br/>
        <w:t>country of birth?</w:t>
      </w:r>
      <w:r w:rsidR="00E47C75">
        <w:br/>
        <w:t>country of residency?</w:t>
      </w:r>
      <w:r w:rsidR="00E47C75">
        <w:br/>
        <w:t xml:space="preserve">ancestry or ancestries (up to </w:t>
      </w:r>
      <w:r w:rsidR="008F08D7">
        <w:t>two</w:t>
      </w:r>
      <w:r w:rsidR="00E47C75">
        <w:t>)?</w:t>
      </w:r>
    </w:p>
    <w:p w14:paraId="4D152398" w14:textId="631695DC" w:rsidR="0002658E" w:rsidRDefault="0002658E" w:rsidP="007C70C0">
      <w:pPr>
        <w:pStyle w:val="ListParagraph"/>
        <w:numPr>
          <w:ilvl w:val="0"/>
          <w:numId w:val="32"/>
        </w:numPr>
        <w:tabs>
          <w:tab w:val="clear" w:pos="720"/>
        </w:tabs>
        <w:spacing w:after="160"/>
        <w:ind w:firstLineChars="0"/>
      </w:pPr>
      <w:r w:rsidRPr="0002658E">
        <w:t>What of these have you been doing this past week:</w:t>
      </w:r>
      <w:r w:rsidRPr="0002658E">
        <w:br/>
        <w:t>paid work?</w:t>
      </w:r>
      <w:r w:rsidRPr="0002658E">
        <w:br/>
      </w:r>
      <w:r w:rsidRPr="0002658E">
        <w:t>education?</w:t>
      </w:r>
      <w:r w:rsidR="007C70C0">
        <w:br/>
        <w:t>self-employed?</w:t>
      </w:r>
      <w:r w:rsidRPr="0002658E">
        <w:br/>
        <w:t>unemployed, that is, wanting a job?</w:t>
      </w:r>
      <w:r w:rsidRPr="0002658E">
        <w:br/>
        <w:t xml:space="preserve">permanently sick </w:t>
      </w:r>
      <w:r w:rsidRPr="0002658E">
        <w:t>or disabled?</w:t>
      </w:r>
      <w:r w:rsidRPr="0002658E">
        <w:br/>
      </w:r>
      <w:r w:rsidR="00E47C75">
        <w:t>retired?</w:t>
      </w:r>
      <w:r w:rsidR="00E47C75">
        <w:br/>
      </w:r>
      <w:r>
        <w:t>community or military service?</w:t>
      </w:r>
      <w:r>
        <w:br/>
        <w:t>housework or at home caring for children or others?</w:t>
      </w:r>
    </w:p>
    <w:p w14:paraId="3F035C08" w14:textId="4A4E6FD7" w:rsidR="00E47C75" w:rsidRDefault="00E111D1" w:rsidP="0002658E">
      <w:pPr>
        <w:pStyle w:val="ListParagraph"/>
        <w:numPr>
          <w:ilvl w:val="0"/>
          <w:numId w:val="32"/>
        </w:numPr>
        <w:tabs>
          <w:tab w:val="clear" w:pos="720"/>
        </w:tabs>
        <w:spacing w:after="160"/>
        <w:ind w:firstLineChars="0"/>
      </w:pPr>
      <w:r>
        <w:t xml:space="preserve">Please </w:t>
      </w:r>
      <w:r w:rsidR="00E47C75">
        <w:t xml:space="preserve">Tell me how you feel about your household income </w:t>
      </w:r>
      <w:r w:rsidR="007C70C0">
        <w:t>at present</w:t>
      </w:r>
      <w:r w:rsidR="00E47C75">
        <w:t>:</w:t>
      </w:r>
      <w:r w:rsidR="00E47C75">
        <w:br/>
        <w:t>living comfortably?</w:t>
      </w:r>
      <w:r w:rsidR="00E47C75">
        <w:br/>
      </w:r>
      <w:r w:rsidR="00E47C75">
        <w:t>coping?</w:t>
      </w:r>
      <w:r w:rsidR="00E47C75">
        <w:br/>
        <w:t>finding it difficult</w:t>
      </w:r>
      <w:r w:rsidR="00E47C75">
        <w:br/>
        <w:t>finding it very difficult?</w:t>
      </w:r>
    </w:p>
    <w:p w14:paraId="7EEE6243" w14:textId="77777777" w:rsidR="00E47C75" w:rsidRDefault="00E47C75" w:rsidP="0002658E">
      <w:pPr>
        <w:pStyle w:val="ListParagraph"/>
        <w:numPr>
          <w:ilvl w:val="0"/>
          <w:numId w:val="32"/>
        </w:numPr>
        <w:tabs>
          <w:tab w:val="clear" w:pos="720"/>
        </w:tabs>
        <w:spacing w:after="160"/>
        <w:ind w:firstLineChars="0"/>
      </w:pPr>
      <w:r>
        <w:t>If you are doing paid work, what category is it from this list?</w:t>
      </w:r>
    </w:p>
    <w:p w14:paraId="1A3CAFDC" w14:textId="77777777" w:rsidR="00E47C75" w:rsidRPr="00E47C75" w:rsidRDefault="00E47C75" w:rsidP="00E47C75">
      <w:pPr>
        <w:tabs>
          <w:tab w:val="clear" w:pos="720"/>
        </w:tabs>
        <w:spacing w:after="160"/>
        <w:ind w:left="360" w:firstLine="0"/>
        <w:rPr>
          <w:i/>
        </w:rPr>
      </w:pPr>
      <w:r w:rsidRPr="00E47C75">
        <w:rPr>
          <w:i/>
        </w:rPr>
        <w:t>Can explain “There may not be a perfect fit to this list, just choose what you think fits best..”</w:t>
      </w:r>
    </w:p>
    <w:p w14:paraId="253346CB" w14:textId="77777777" w:rsidR="006D421A" w:rsidRPr="00E47C75" w:rsidRDefault="00E47C75" w:rsidP="008F08D7">
      <w:pPr>
        <w:tabs>
          <w:tab w:val="clear" w:pos="720"/>
        </w:tabs>
        <w:spacing w:after="160"/>
        <w:ind w:left="360" w:firstLine="0"/>
        <w:jc w:val="center"/>
      </w:pPr>
      <w:r w:rsidRPr="00E47C75">
        <w:rPr>
          <w:noProof/>
        </w:rPr>
        <w:drawing>
          <wp:inline distT="0" distB="0" distL="0" distR="0" wp14:anchorId="02FC27BE" wp14:editId="1E8D6284">
            <wp:extent cx="3562746" cy="3468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3398" t="35117" r="35505" b="26596"/>
                    <a:stretch/>
                  </pic:blipFill>
                  <pic:spPr bwMode="auto">
                    <a:xfrm>
                      <a:off x="0" y="0"/>
                      <a:ext cx="3593926" cy="3498725"/>
                    </a:xfrm>
                    <a:prstGeom prst="rect">
                      <a:avLst/>
                    </a:prstGeom>
                    <a:ln>
                      <a:noFill/>
                    </a:ln>
                    <a:extLst>
                      <a:ext uri="{53640926-AAD7-44D8-BBD7-CCE9431645EC}">
                        <a14:shadowObscured xmlns:a14="http://schemas.microsoft.com/office/drawing/2010/main"/>
                      </a:ext>
                    </a:extLst>
                  </pic:spPr>
                </pic:pic>
              </a:graphicData>
            </a:graphic>
          </wp:inline>
        </w:drawing>
      </w:r>
      <w:r w:rsidR="006D421A">
        <w:rPr>
          <w:b/>
        </w:rPr>
        <w:br w:type="page"/>
      </w:r>
    </w:p>
    <w:p w14:paraId="3B2F923E" w14:textId="77777777" w:rsidR="006D421A" w:rsidRPr="006D421A" w:rsidRDefault="006D421A" w:rsidP="002814FA">
      <w:pPr>
        <w:widowControl/>
        <w:tabs>
          <w:tab w:val="clear" w:pos="720"/>
        </w:tabs>
        <w:ind w:left="0" w:firstLine="0"/>
        <w:rPr>
          <w:b/>
          <w:sz w:val="48"/>
          <w:szCs w:val="48"/>
        </w:rPr>
      </w:pPr>
      <w:r w:rsidRPr="006D421A">
        <w:rPr>
          <w:b/>
          <w:sz w:val="48"/>
          <w:szCs w:val="48"/>
        </w:rPr>
        <w:lastRenderedPageBreak/>
        <w:t>Confirmation letter</w:t>
      </w:r>
    </w:p>
    <w:p w14:paraId="2B0A2CB7" w14:textId="77777777" w:rsidR="006D421A" w:rsidRPr="006D421A" w:rsidRDefault="006D421A" w:rsidP="002814FA">
      <w:pPr>
        <w:widowControl/>
        <w:tabs>
          <w:tab w:val="clear" w:pos="720"/>
        </w:tabs>
        <w:ind w:left="0" w:firstLine="0"/>
      </w:pPr>
    </w:p>
    <w:p w14:paraId="40623A4D" w14:textId="77777777" w:rsidR="006D421A" w:rsidRPr="006D421A" w:rsidRDefault="006D421A" w:rsidP="002814FA">
      <w:pPr>
        <w:widowControl/>
        <w:tabs>
          <w:tab w:val="clear" w:pos="720"/>
        </w:tabs>
        <w:ind w:left="0" w:firstLine="0"/>
      </w:pPr>
    </w:p>
    <w:p w14:paraId="1363834D" w14:textId="77777777" w:rsidR="006D421A" w:rsidRPr="006D421A" w:rsidRDefault="006D421A" w:rsidP="002814FA">
      <w:pPr>
        <w:widowControl/>
        <w:tabs>
          <w:tab w:val="clear" w:pos="720"/>
        </w:tabs>
        <w:ind w:left="0" w:firstLine="0"/>
      </w:pPr>
      <w:r w:rsidRPr="006D421A">
        <w:t>[on university stationery if possible, but email is OK too.  Adapt to your comfort.]</w:t>
      </w:r>
    </w:p>
    <w:p w14:paraId="6BB0E6F4" w14:textId="77777777" w:rsidR="006D421A" w:rsidRPr="006D421A" w:rsidRDefault="006D421A" w:rsidP="002814FA">
      <w:pPr>
        <w:widowControl/>
        <w:tabs>
          <w:tab w:val="clear" w:pos="720"/>
        </w:tabs>
        <w:ind w:left="0" w:firstLine="0"/>
      </w:pPr>
    </w:p>
    <w:p w14:paraId="7C991181" w14:textId="77777777" w:rsidR="006D421A" w:rsidRPr="006D421A" w:rsidRDefault="006D421A" w:rsidP="002814FA">
      <w:pPr>
        <w:widowControl/>
        <w:tabs>
          <w:tab w:val="clear" w:pos="720"/>
        </w:tabs>
        <w:ind w:left="0" w:firstLine="0"/>
      </w:pPr>
    </w:p>
    <w:p w14:paraId="17416D3D" w14:textId="77777777" w:rsidR="006D421A" w:rsidRPr="006D421A" w:rsidRDefault="006D421A" w:rsidP="006D421A">
      <w:pPr>
        <w:widowControl/>
        <w:tabs>
          <w:tab w:val="clear" w:pos="720"/>
        </w:tabs>
        <w:ind w:left="0" w:firstLine="0"/>
      </w:pPr>
      <w:r w:rsidRPr="006D421A">
        <w:t>Hello,</w:t>
      </w:r>
    </w:p>
    <w:p w14:paraId="44087BE0" w14:textId="77777777" w:rsidR="006D421A" w:rsidRPr="006D421A" w:rsidRDefault="006D421A" w:rsidP="006D421A">
      <w:pPr>
        <w:widowControl/>
        <w:tabs>
          <w:tab w:val="clear" w:pos="720"/>
        </w:tabs>
        <w:ind w:left="0" w:firstLine="0"/>
      </w:pPr>
    </w:p>
    <w:p w14:paraId="14851B7E" w14:textId="77777777" w:rsidR="006D421A" w:rsidRDefault="006D421A" w:rsidP="006D421A">
      <w:pPr>
        <w:widowControl/>
        <w:tabs>
          <w:tab w:val="clear" w:pos="720"/>
        </w:tabs>
        <w:ind w:left="0" w:firstLine="0"/>
      </w:pPr>
      <w:r w:rsidRPr="006D421A">
        <w:t xml:space="preserve">Thank you for allowing </w:t>
      </w:r>
      <w:r>
        <w:t>me to learn from your organization and its patrons.  Our goal is to find out how people access and even provide help with new technology. My students and I will work in pairs, first interviewing someone and then providing them with any needed tech help.  The process should take about 20-30 minutes. We will work at your and their convenience and we thank you for helping us with scheduling.</w:t>
      </w:r>
    </w:p>
    <w:p w14:paraId="517C5F74" w14:textId="77777777" w:rsidR="006D421A" w:rsidRDefault="006D421A" w:rsidP="006D421A">
      <w:pPr>
        <w:widowControl/>
        <w:tabs>
          <w:tab w:val="clear" w:pos="720"/>
        </w:tabs>
        <w:ind w:left="0" w:firstLine="0"/>
      </w:pPr>
    </w:p>
    <w:p w14:paraId="2B66C533" w14:textId="77777777" w:rsidR="006D421A" w:rsidRDefault="006D421A" w:rsidP="006D421A">
      <w:pPr>
        <w:widowControl/>
        <w:tabs>
          <w:tab w:val="clear" w:pos="720"/>
        </w:tabs>
        <w:ind w:left="0" w:firstLine="0"/>
      </w:pPr>
      <w:r>
        <w:t>[two sentences about global nature of study and intent to share results back to them]</w:t>
      </w:r>
    </w:p>
    <w:p w14:paraId="20A80A20" w14:textId="77777777" w:rsidR="006D421A" w:rsidRDefault="006D421A" w:rsidP="006D421A">
      <w:pPr>
        <w:widowControl/>
        <w:tabs>
          <w:tab w:val="clear" w:pos="720"/>
        </w:tabs>
        <w:ind w:left="0" w:firstLine="0"/>
      </w:pPr>
    </w:p>
    <w:p w14:paraId="699923DF" w14:textId="77777777" w:rsidR="006D421A" w:rsidRDefault="006D421A" w:rsidP="006D421A">
      <w:pPr>
        <w:widowControl/>
        <w:tabs>
          <w:tab w:val="clear" w:pos="720"/>
        </w:tabs>
        <w:ind w:left="0" w:firstLine="0"/>
      </w:pPr>
      <w:r>
        <w:t xml:space="preserve">We </w:t>
      </w:r>
      <w:r w:rsidRPr="006D421A">
        <w:t xml:space="preserve">can help </w:t>
      </w:r>
      <w:r>
        <w:t xml:space="preserve">people </w:t>
      </w:r>
      <w:r w:rsidRPr="006D421A">
        <w:t xml:space="preserve">with </w:t>
      </w:r>
      <w:r>
        <w:t xml:space="preserve">their </w:t>
      </w:r>
      <w:r w:rsidRPr="006D421A">
        <w:t xml:space="preserve">phone, tablet, or computer, or address any </w:t>
      </w:r>
      <w:r>
        <w:t xml:space="preserve">other </w:t>
      </w:r>
      <w:r w:rsidRPr="006D421A">
        <w:t xml:space="preserve">tech issues. The </w:t>
      </w:r>
      <w:r>
        <w:t xml:space="preserve">research is </w:t>
      </w:r>
      <w:r w:rsidRPr="006D421A">
        <w:t xml:space="preserve">optional, voluntary, and confidential. It is also low-risk and worthwhile. </w:t>
      </w:r>
    </w:p>
    <w:p w14:paraId="33020F55" w14:textId="77777777" w:rsidR="006D421A" w:rsidRDefault="006D421A" w:rsidP="006D421A">
      <w:pPr>
        <w:widowControl/>
        <w:tabs>
          <w:tab w:val="clear" w:pos="720"/>
        </w:tabs>
        <w:ind w:left="0" w:firstLine="0"/>
      </w:pPr>
    </w:p>
    <w:p w14:paraId="71130A3D" w14:textId="77777777" w:rsidR="006D421A" w:rsidRDefault="006D421A" w:rsidP="006D421A">
      <w:pPr>
        <w:widowControl/>
        <w:tabs>
          <w:tab w:val="clear" w:pos="720"/>
        </w:tabs>
        <w:ind w:left="0" w:firstLine="0"/>
      </w:pPr>
      <w:r w:rsidRPr="006D421A">
        <w:t xml:space="preserve">A </w:t>
      </w:r>
      <w:r>
        <w:t xml:space="preserve">very modest </w:t>
      </w:r>
      <w:r w:rsidRPr="006D421A">
        <w:t>thank you gift goes to each participant.</w:t>
      </w:r>
    </w:p>
    <w:p w14:paraId="027CC89D" w14:textId="77777777" w:rsidR="006D421A" w:rsidRDefault="006D421A" w:rsidP="006D421A">
      <w:pPr>
        <w:widowControl/>
        <w:tabs>
          <w:tab w:val="clear" w:pos="720"/>
        </w:tabs>
        <w:ind w:left="0" w:firstLine="0"/>
      </w:pPr>
    </w:p>
    <w:p w14:paraId="0828EBA8" w14:textId="77777777" w:rsidR="006D421A" w:rsidRPr="006D421A" w:rsidRDefault="006D421A" w:rsidP="006D421A">
      <w:pPr>
        <w:widowControl/>
        <w:tabs>
          <w:tab w:val="clear" w:pos="720"/>
        </w:tabs>
        <w:ind w:left="0" w:firstLine="0"/>
      </w:pPr>
      <w:r w:rsidRPr="006D421A">
        <w:t>Thank you,</w:t>
      </w:r>
    </w:p>
    <w:p w14:paraId="24E53D7D" w14:textId="77777777" w:rsidR="006D421A" w:rsidRDefault="006D421A" w:rsidP="006D421A">
      <w:pPr>
        <w:widowControl/>
        <w:tabs>
          <w:tab w:val="clear" w:pos="720"/>
        </w:tabs>
        <w:ind w:left="0" w:firstLine="0"/>
      </w:pPr>
    </w:p>
    <w:p w14:paraId="0974AA63" w14:textId="77777777" w:rsidR="006D421A" w:rsidRDefault="006D421A" w:rsidP="006D421A">
      <w:pPr>
        <w:widowControl/>
        <w:tabs>
          <w:tab w:val="clear" w:pos="720"/>
        </w:tabs>
        <w:ind w:left="0" w:firstLine="0"/>
      </w:pPr>
    </w:p>
    <w:p w14:paraId="5BB95538" w14:textId="77777777" w:rsidR="006D421A" w:rsidRDefault="006D421A" w:rsidP="006D421A">
      <w:pPr>
        <w:widowControl/>
        <w:tabs>
          <w:tab w:val="clear" w:pos="720"/>
        </w:tabs>
        <w:ind w:left="0" w:firstLine="0"/>
      </w:pPr>
      <w:r>
        <w:t>[partners name and contact info]</w:t>
      </w:r>
    </w:p>
    <w:p w14:paraId="70071ED8" w14:textId="77777777" w:rsidR="007C7358" w:rsidRDefault="0062050B">
      <w:pPr>
        <w:widowControl/>
        <w:tabs>
          <w:tab w:val="clear" w:pos="720"/>
        </w:tabs>
        <w:ind w:left="0" w:firstLine="0"/>
        <w:rPr>
          <w:b/>
        </w:rPr>
      </w:pPr>
      <w:r>
        <w:rPr>
          <w:b/>
        </w:rPr>
        <w:br w:type="page"/>
      </w:r>
      <w:r w:rsidR="007C7358">
        <w:rPr>
          <w:b/>
        </w:rPr>
        <w:lastRenderedPageBreak/>
        <w:br w:type="page"/>
      </w:r>
    </w:p>
    <w:p w14:paraId="5C37305D" w14:textId="77777777" w:rsidR="0062050B" w:rsidRPr="0062050B" w:rsidRDefault="0062050B" w:rsidP="0062050B">
      <w:pPr>
        <w:rPr>
          <w:b/>
        </w:rPr>
      </w:pPr>
      <w:r w:rsidRPr="002814FA">
        <w:rPr>
          <w:b/>
          <w:sz w:val="48"/>
          <w:szCs w:val="48"/>
        </w:rPr>
        <w:lastRenderedPageBreak/>
        <w:t>Consent form</w:t>
      </w:r>
    </w:p>
    <w:p w14:paraId="4C474F34" w14:textId="77777777" w:rsidR="0062050B" w:rsidRPr="0062050B" w:rsidRDefault="0062050B" w:rsidP="0062050B">
      <w:pPr>
        <w:rPr>
          <w:b/>
        </w:rPr>
      </w:pPr>
    </w:p>
    <w:p w14:paraId="6DC68D04" w14:textId="77777777" w:rsidR="00A51316" w:rsidRPr="00336A8F" w:rsidRDefault="00A51316" w:rsidP="00A51316">
      <w:pPr>
        <w:tabs>
          <w:tab w:val="clear" w:pos="720"/>
        </w:tabs>
        <w:spacing w:after="160"/>
        <w:ind w:left="0" w:right="720" w:firstLine="0"/>
        <w:rPr>
          <w:szCs w:val="24"/>
        </w:rPr>
      </w:pPr>
      <w:r w:rsidRPr="00336A8F">
        <w:rPr>
          <w:szCs w:val="24"/>
        </w:rPr>
        <w:t>Hi. My name is &lt;your name&gt; and this is &lt;your recorder’s name&gt;. We’re from &lt;university&gt;. We are studying how people use technology and how they get or give help with that technology. We want to ask you a few questions about this. It will take about 20 or 30 minutes. Afterwards we’d really like to help you out with any current technology issues you’re having.</w:t>
      </w:r>
    </w:p>
    <w:p w14:paraId="751CCEC2" w14:textId="77777777" w:rsidR="00A51316" w:rsidRPr="00336A8F" w:rsidRDefault="00A51316" w:rsidP="00A51316">
      <w:pPr>
        <w:tabs>
          <w:tab w:val="clear" w:pos="720"/>
        </w:tabs>
        <w:spacing w:after="160"/>
        <w:ind w:left="0" w:right="720" w:firstLine="0"/>
        <w:rPr>
          <w:szCs w:val="24"/>
        </w:rPr>
      </w:pPr>
      <w:r w:rsidRPr="00336A8F">
        <w:rPr>
          <w:szCs w:val="24"/>
        </w:rPr>
        <w:t>Before we start, I want to formally ask for your consent to proceed. This is university research that aims to understand tech help by talking with people around the world.  We hope to write down your answers to the questions</w:t>
      </w:r>
      <w:r>
        <w:rPr>
          <w:szCs w:val="24"/>
        </w:rPr>
        <w:t xml:space="preserve"> while we talk</w:t>
      </w:r>
      <w:r w:rsidRPr="00336A8F">
        <w:rPr>
          <w:szCs w:val="24"/>
        </w:rPr>
        <w:t>.</w:t>
      </w:r>
    </w:p>
    <w:p w14:paraId="6D34CF80" w14:textId="77777777" w:rsidR="00A51316" w:rsidRPr="00336A8F" w:rsidRDefault="00A51316" w:rsidP="00A51316">
      <w:pPr>
        <w:tabs>
          <w:tab w:val="clear" w:pos="720"/>
        </w:tabs>
        <w:spacing w:after="160"/>
        <w:ind w:left="0" w:right="720" w:firstLine="0"/>
        <w:rPr>
          <w:szCs w:val="24"/>
        </w:rPr>
      </w:pPr>
      <w:r w:rsidRPr="00336A8F">
        <w:rPr>
          <w:szCs w:val="24"/>
        </w:rPr>
        <w:t>The questions are not intrusive. And we will not share any data that could identify you beyond the two of us and our instructor.  So, your participation and your comments are confidential and anonymous.</w:t>
      </w:r>
    </w:p>
    <w:p w14:paraId="1E09586A" w14:textId="77777777" w:rsidR="00A51316" w:rsidRPr="00336A8F" w:rsidRDefault="00A51316" w:rsidP="00A51316">
      <w:pPr>
        <w:tabs>
          <w:tab w:val="clear" w:pos="720"/>
        </w:tabs>
        <w:spacing w:after="160"/>
        <w:ind w:left="0" w:right="720" w:firstLine="0"/>
        <w:rPr>
          <w:szCs w:val="24"/>
        </w:rPr>
      </w:pPr>
      <w:r w:rsidRPr="00336A8F">
        <w:rPr>
          <w:szCs w:val="24"/>
        </w:rPr>
        <w:t>You don’t have to participate at all.  You don’t have to answer every question.  You can tell me to stop the interview anytime.  Doing this interview is, we think, no more risky than everyday life.  We hope it is interesting to talk about this subject.  And you are helping researchers learn more about how we can all live better in the digital age.</w:t>
      </w:r>
    </w:p>
    <w:p w14:paraId="6791982C" w14:textId="77777777" w:rsidR="00A51316" w:rsidRPr="00336A8F" w:rsidRDefault="00A51316" w:rsidP="00A51316">
      <w:pPr>
        <w:tabs>
          <w:tab w:val="clear" w:pos="720"/>
        </w:tabs>
        <w:spacing w:after="160"/>
        <w:ind w:left="0" w:right="720" w:firstLine="0"/>
        <w:rPr>
          <w:szCs w:val="24"/>
        </w:rPr>
      </w:pPr>
      <w:r w:rsidRPr="00336A8F">
        <w:rPr>
          <w:szCs w:val="24"/>
        </w:rPr>
        <w:t xml:space="preserve">I’m giving you a copy of this sheet in case you </w:t>
      </w:r>
      <w:r>
        <w:rPr>
          <w:szCs w:val="24"/>
        </w:rPr>
        <w:t>have questions later</w:t>
      </w:r>
      <w:r w:rsidRPr="00336A8F">
        <w:rPr>
          <w:szCs w:val="24"/>
        </w:rPr>
        <w:t xml:space="preserve">.  You can direct questions either to us, to </w:t>
      </w:r>
      <w:r w:rsidRPr="00336A8F">
        <w:rPr>
          <w:szCs w:val="24"/>
          <w:highlight w:val="yellow"/>
        </w:rPr>
        <w:t>&lt;</w:t>
      </w:r>
      <w:r>
        <w:rPr>
          <w:szCs w:val="24"/>
          <w:highlight w:val="yellow"/>
        </w:rPr>
        <w:t>local profess</w:t>
      </w:r>
      <w:bookmarkStart w:id="1" w:name="_GoBack"/>
      <w:bookmarkEnd w:id="1"/>
      <w:r>
        <w:rPr>
          <w:szCs w:val="24"/>
          <w:highlight w:val="yellow"/>
        </w:rPr>
        <w:t xml:space="preserve">or </w:t>
      </w:r>
      <w:r w:rsidRPr="00336A8F">
        <w:rPr>
          <w:szCs w:val="24"/>
          <w:highlight w:val="yellow"/>
        </w:rPr>
        <w:t xml:space="preserve">insert </w:t>
      </w:r>
      <w:r>
        <w:rPr>
          <w:szCs w:val="24"/>
          <w:highlight w:val="yellow"/>
        </w:rPr>
        <w:t xml:space="preserve">here your </w:t>
      </w:r>
      <w:r w:rsidRPr="00336A8F">
        <w:rPr>
          <w:szCs w:val="24"/>
          <w:highlight w:val="yellow"/>
        </w:rPr>
        <w:t>name, title, and contact information of local professor&gt;</w:t>
      </w:r>
      <w:r w:rsidRPr="00336A8F">
        <w:rPr>
          <w:szCs w:val="24"/>
        </w:rPr>
        <w:t xml:space="preserve"> or to lead researcher Associate Professor Kate Williams, +1 (419) 215-2563 or </w:t>
      </w:r>
      <w:hyperlink r:id="rId13" w:history="1">
        <w:r w:rsidRPr="00336A8F">
          <w:rPr>
            <w:rStyle w:val="Hyperlink"/>
            <w:szCs w:val="24"/>
          </w:rPr>
          <w:t>katewill@illinois.edu</w:t>
        </w:r>
      </w:hyperlink>
      <w:r w:rsidRPr="00336A8F">
        <w:rPr>
          <w:szCs w:val="24"/>
        </w:rPr>
        <w:t>. If you have any questions about your rights as a participant in this study or any concerns or complaints, please contact the University of Illinois Institutional Review Board at +1 (217) 333-2670 or at irb@illinois.edu.</w:t>
      </w:r>
    </w:p>
    <w:p w14:paraId="5787BCA1" w14:textId="77777777" w:rsidR="00A51316" w:rsidRPr="00336A8F" w:rsidRDefault="00A51316" w:rsidP="00A51316">
      <w:pPr>
        <w:tabs>
          <w:tab w:val="clear" w:pos="720"/>
        </w:tabs>
        <w:spacing w:after="160"/>
        <w:ind w:left="0" w:right="720" w:firstLine="0"/>
        <w:rPr>
          <w:szCs w:val="24"/>
        </w:rPr>
      </w:pPr>
      <w:r w:rsidRPr="00336A8F">
        <w:rPr>
          <w:szCs w:val="24"/>
        </w:rPr>
        <w:t>Having said this, is it OK to proceed?</w:t>
      </w:r>
    </w:p>
    <w:p w14:paraId="0D5C54DE" w14:textId="77777777" w:rsidR="00A51316" w:rsidRPr="00336A8F" w:rsidRDefault="00A51316" w:rsidP="00A51316">
      <w:pPr>
        <w:tabs>
          <w:tab w:val="clear" w:pos="720"/>
        </w:tabs>
        <w:spacing w:after="160"/>
        <w:ind w:left="0" w:right="720" w:firstLine="0"/>
        <w:rPr>
          <w:i/>
          <w:szCs w:val="24"/>
        </w:rPr>
      </w:pPr>
      <w:r>
        <w:rPr>
          <w:i/>
          <w:szCs w:val="24"/>
        </w:rPr>
        <w:t>Researchers, w</w:t>
      </w:r>
      <w:r w:rsidRPr="00336A8F">
        <w:rPr>
          <w:i/>
          <w:szCs w:val="24"/>
        </w:rPr>
        <w:t xml:space="preserve">rite your names </w:t>
      </w:r>
      <w:r>
        <w:rPr>
          <w:i/>
          <w:szCs w:val="24"/>
        </w:rPr>
        <w:t>on the sheet beforehand.  After they say yes or no, record</w:t>
      </w:r>
      <w:r w:rsidRPr="00336A8F">
        <w:rPr>
          <w:i/>
          <w:szCs w:val="24"/>
        </w:rPr>
        <w:t xml:space="preserve"> the yes or no answer</w:t>
      </w:r>
      <w:r>
        <w:rPr>
          <w:i/>
          <w:szCs w:val="24"/>
        </w:rPr>
        <w:t xml:space="preserve">, </w:t>
      </w:r>
      <w:r w:rsidRPr="00336A8F">
        <w:rPr>
          <w:i/>
          <w:szCs w:val="24"/>
        </w:rPr>
        <w:t>write the date</w:t>
      </w:r>
      <w:r>
        <w:rPr>
          <w:i/>
          <w:szCs w:val="24"/>
        </w:rPr>
        <w:t>, and give them the sheet</w:t>
      </w:r>
      <w:r w:rsidRPr="00336A8F">
        <w:rPr>
          <w:i/>
          <w:szCs w:val="24"/>
        </w:rPr>
        <w:t xml:space="preserve">. Say thank you. If </w:t>
      </w:r>
      <w:r>
        <w:rPr>
          <w:i/>
          <w:szCs w:val="24"/>
        </w:rPr>
        <w:t xml:space="preserve">they say </w:t>
      </w:r>
      <w:r w:rsidRPr="00336A8F">
        <w:rPr>
          <w:i/>
          <w:szCs w:val="24"/>
        </w:rPr>
        <w:t>yes, give them the small gift</w:t>
      </w:r>
      <w:r>
        <w:rPr>
          <w:i/>
          <w:szCs w:val="24"/>
        </w:rPr>
        <w:t xml:space="preserve">. </w:t>
      </w:r>
      <w:r w:rsidRPr="00336A8F">
        <w:rPr>
          <w:i/>
          <w:szCs w:val="24"/>
        </w:rPr>
        <w:t>Explain “We’re just saying thank you for your time and expertise.” Then proceed.</w:t>
      </w:r>
    </w:p>
    <w:p w14:paraId="2A307D1A" w14:textId="77777777" w:rsidR="00A51316" w:rsidRPr="00336A8F" w:rsidRDefault="00A51316" w:rsidP="00A51316">
      <w:pPr>
        <w:tabs>
          <w:tab w:val="clear" w:pos="720"/>
        </w:tabs>
        <w:spacing w:after="160"/>
        <w:ind w:left="0" w:right="720" w:firstLine="0"/>
        <w:rPr>
          <w:i/>
          <w:szCs w:val="24"/>
        </w:rPr>
      </w:pPr>
    </w:p>
    <w:p w14:paraId="0052F5D7" w14:textId="7E05749E" w:rsidR="0036058B" w:rsidRPr="00A51316" w:rsidRDefault="00A51316" w:rsidP="00A51316">
      <w:pPr>
        <w:tabs>
          <w:tab w:val="clear" w:pos="720"/>
        </w:tabs>
        <w:spacing w:after="160"/>
        <w:ind w:left="0" w:right="720" w:firstLine="0"/>
        <w:rPr>
          <w:szCs w:val="24"/>
        </w:rPr>
      </w:pPr>
      <w:r w:rsidRPr="00336A8F">
        <w:rPr>
          <w:szCs w:val="24"/>
        </w:rPr>
        <w:t>_________________________________</w:t>
      </w:r>
      <w:r>
        <w:rPr>
          <w:szCs w:val="24"/>
        </w:rPr>
        <w:t>_____</w:t>
      </w:r>
      <w:r w:rsidRPr="00336A8F">
        <w:rPr>
          <w:szCs w:val="24"/>
        </w:rPr>
        <w:t>_________________________________</w:t>
      </w:r>
      <w:r w:rsidRPr="00336A8F">
        <w:rPr>
          <w:szCs w:val="24"/>
        </w:rPr>
        <w:br/>
        <w:t>Yes or No</w:t>
      </w:r>
      <w:r w:rsidRPr="00336A8F">
        <w:rPr>
          <w:szCs w:val="24"/>
        </w:rPr>
        <w:tab/>
      </w:r>
      <w:r w:rsidRPr="00336A8F">
        <w:rPr>
          <w:szCs w:val="24"/>
        </w:rPr>
        <w:tab/>
      </w:r>
      <w:r>
        <w:rPr>
          <w:szCs w:val="24"/>
        </w:rPr>
        <w:t>Date</w:t>
      </w:r>
      <w:r>
        <w:rPr>
          <w:szCs w:val="24"/>
        </w:rPr>
        <w:br/>
      </w:r>
      <w:r>
        <w:rPr>
          <w:szCs w:val="24"/>
        </w:rPr>
        <w:br/>
      </w:r>
      <w:r w:rsidRPr="00336A8F">
        <w:rPr>
          <w:szCs w:val="24"/>
        </w:rPr>
        <w:t>______________________________________</w:t>
      </w:r>
      <w:r>
        <w:rPr>
          <w:szCs w:val="24"/>
        </w:rPr>
        <w:t>_____</w:t>
      </w:r>
      <w:r w:rsidRPr="00336A8F">
        <w:rPr>
          <w:szCs w:val="24"/>
        </w:rPr>
        <w:t>____________________________</w:t>
      </w:r>
      <w:r w:rsidRPr="00336A8F">
        <w:rPr>
          <w:szCs w:val="24"/>
        </w:rPr>
        <w:br/>
      </w:r>
      <w:r>
        <w:rPr>
          <w:szCs w:val="24"/>
        </w:rPr>
        <w:t>Interviewer’s name and contact information</w:t>
      </w:r>
      <w:r>
        <w:rPr>
          <w:szCs w:val="24"/>
        </w:rPr>
        <w:br/>
      </w:r>
      <w:r>
        <w:rPr>
          <w:szCs w:val="24"/>
        </w:rPr>
        <w:br/>
      </w:r>
      <w:r w:rsidRPr="00336A8F">
        <w:rPr>
          <w:szCs w:val="24"/>
        </w:rPr>
        <w:t>___________________________________________</w:t>
      </w:r>
      <w:r>
        <w:rPr>
          <w:szCs w:val="24"/>
        </w:rPr>
        <w:t>_____</w:t>
      </w:r>
      <w:r w:rsidRPr="00336A8F">
        <w:rPr>
          <w:szCs w:val="24"/>
        </w:rPr>
        <w:t>_______________________</w:t>
      </w:r>
      <w:r w:rsidRPr="00336A8F">
        <w:rPr>
          <w:szCs w:val="24"/>
        </w:rPr>
        <w:br/>
        <w:t>Recorder</w:t>
      </w:r>
      <w:r>
        <w:rPr>
          <w:szCs w:val="24"/>
        </w:rPr>
        <w:t>’s</w:t>
      </w:r>
      <w:r w:rsidRPr="00336A8F">
        <w:rPr>
          <w:szCs w:val="24"/>
        </w:rPr>
        <w:t xml:space="preserve"> name</w:t>
      </w:r>
      <w:r>
        <w:rPr>
          <w:szCs w:val="24"/>
        </w:rPr>
        <w:t xml:space="preserve"> and contact informatio</w:t>
      </w:r>
      <w:r>
        <w:rPr>
          <w:szCs w:val="24"/>
        </w:rPr>
        <w:t>n</w:t>
      </w:r>
      <w:r w:rsidR="0036058B">
        <w:rPr>
          <w:b/>
          <w:sz w:val="48"/>
          <w:szCs w:val="48"/>
        </w:rPr>
        <w:br w:type="page"/>
      </w:r>
    </w:p>
    <w:p w14:paraId="09ADF128" w14:textId="77777777" w:rsidR="00191BD0" w:rsidRPr="002814FA" w:rsidRDefault="00AD59E3" w:rsidP="0019044F">
      <w:pPr>
        <w:rPr>
          <w:b/>
          <w:sz w:val="48"/>
          <w:szCs w:val="48"/>
        </w:rPr>
      </w:pPr>
      <w:r w:rsidRPr="002814FA">
        <w:rPr>
          <w:b/>
          <w:sz w:val="48"/>
          <w:szCs w:val="48"/>
        </w:rPr>
        <w:lastRenderedPageBreak/>
        <w:t>Appendi</w:t>
      </w:r>
      <w:r w:rsidR="0036058B">
        <w:rPr>
          <w:b/>
          <w:sz w:val="48"/>
          <w:szCs w:val="48"/>
        </w:rPr>
        <w:t>x</w:t>
      </w:r>
    </w:p>
    <w:p w14:paraId="710939E9" w14:textId="77777777" w:rsidR="0019044F" w:rsidRPr="002814FA" w:rsidRDefault="0019044F" w:rsidP="002814FA">
      <w:pPr>
        <w:tabs>
          <w:tab w:val="clear" w:pos="720"/>
        </w:tabs>
        <w:spacing w:after="160"/>
        <w:ind w:left="0" w:right="720" w:firstLine="0"/>
        <w:rPr>
          <w:b/>
          <w:sz w:val="28"/>
          <w:szCs w:val="28"/>
        </w:rPr>
      </w:pPr>
      <w:r w:rsidRPr="002814FA">
        <w:rPr>
          <w:b/>
          <w:sz w:val="28"/>
          <w:szCs w:val="28"/>
        </w:rPr>
        <w:t>iConference Workshop Proposal</w:t>
      </w:r>
      <w:r w:rsidR="008F08D7">
        <w:rPr>
          <w:b/>
          <w:sz w:val="28"/>
          <w:szCs w:val="28"/>
        </w:rPr>
        <w:t xml:space="preserve"> </w:t>
      </w:r>
      <w:r w:rsidRPr="002814FA">
        <w:rPr>
          <w:b/>
          <w:sz w:val="28"/>
          <w:szCs w:val="28"/>
        </w:rPr>
        <w:t>/ September 2018</w:t>
      </w:r>
    </w:p>
    <w:p w14:paraId="09FF9893" w14:textId="77777777" w:rsidR="00EC5003" w:rsidRPr="002814FA" w:rsidRDefault="00D37DFE" w:rsidP="002814FA">
      <w:pPr>
        <w:tabs>
          <w:tab w:val="clear" w:pos="720"/>
        </w:tabs>
        <w:spacing w:after="160"/>
        <w:ind w:left="0" w:right="720" w:firstLine="0"/>
        <w:rPr>
          <w:sz w:val="22"/>
        </w:rPr>
      </w:pPr>
      <w:r w:rsidRPr="002814FA">
        <w:rPr>
          <w:b/>
          <w:sz w:val="22"/>
        </w:rPr>
        <w:t>Title</w:t>
      </w:r>
      <w:r w:rsidRPr="002814FA">
        <w:rPr>
          <w:sz w:val="22"/>
        </w:rPr>
        <w:t>: Human agency towards digital inclusion: Implementing an international study of tech help networks</w:t>
      </w:r>
    </w:p>
    <w:p w14:paraId="2D8CEA30" w14:textId="77777777" w:rsidR="009D2276" w:rsidRDefault="009D2276" w:rsidP="009D2276">
      <w:pPr>
        <w:rPr>
          <w:b/>
        </w:rPr>
      </w:pPr>
      <w:r w:rsidRPr="00374EF0">
        <w:rPr>
          <w:b/>
        </w:rPr>
        <w:t>Organizers</w:t>
      </w:r>
      <w:r>
        <w:rPr>
          <w:b/>
        </w:rPr>
        <w:t xml:space="preserve"> </w:t>
      </w:r>
      <w:r w:rsidRPr="007F3DC0">
        <w:t>(All organizers and participants will register for iConference)</w:t>
      </w:r>
    </w:p>
    <w:p w14:paraId="1201026A" w14:textId="77777777" w:rsidR="009D2276" w:rsidRPr="002627D5" w:rsidRDefault="009D2276" w:rsidP="009D2276"/>
    <w:p w14:paraId="4BC66137" w14:textId="77777777" w:rsidR="009D2276" w:rsidRPr="002627D5" w:rsidRDefault="009D2276" w:rsidP="009D2276">
      <w:pPr>
        <w:pStyle w:val="ListParagraph"/>
        <w:numPr>
          <w:ilvl w:val="0"/>
          <w:numId w:val="11"/>
        </w:numPr>
        <w:ind w:firstLineChars="0"/>
      </w:pPr>
      <w:r w:rsidRPr="002627D5">
        <w:t>Hui</w:t>
      </w:r>
      <w:r>
        <w:t xml:space="preserve"> </w:t>
      </w:r>
      <w:r w:rsidRPr="002627D5">
        <w:t>Yan,</w:t>
      </w:r>
      <w:r>
        <w:t xml:space="preserve"> </w:t>
      </w:r>
      <w:r w:rsidRPr="002627D5">
        <w:t>Associate</w:t>
      </w:r>
      <w:r>
        <w:t xml:space="preserve"> </w:t>
      </w:r>
      <w:r w:rsidRPr="002627D5">
        <w:t>Professor</w:t>
      </w:r>
      <w:r>
        <w:t xml:space="preserve">, </w:t>
      </w:r>
      <w:r w:rsidRPr="002627D5">
        <w:t>School</w:t>
      </w:r>
      <w:r>
        <w:t xml:space="preserve"> </w:t>
      </w:r>
      <w:r w:rsidRPr="002627D5">
        <w:t>of</w:t>
      </w:r>
      <w:r>
        <w:t xml:space="preserve"> </w:t>
      </w:r>
      <w:r w:rsidRPr="002627D5">
        <w:t>Information</w:t>
      </w:r>
      <w:r>
        <w:t xml:space="preserve"> </w:t>
      </w:r>
      <w:r w:rsidRPr="002627D5">
        <w:t>Resource</w:t>
      </w:r>
      <w:r>
        <w:t xml:space="preserve"> </w:t>
      </w:r>
      <w:r w:rsidRPr="002627D5">
        <w:t>Management</w:t>
      </w:r>
      <w:r>
        <w:t xml:space="preserve">, </w:t>
      </w:r>
      <w:r w:rsidRPr="002627D5">
        <w:t>Renmin</w:t>
      </w:r>
      <w:r>
        <w:t xml:space="preserve"> </w:t>
      </w:r>
      <w:r w:rsidRPr="002627D5">
        <w:t>University</w:t>
      </w:r>
      <w:r>
        <w:t xml:space="preserve"> </w:t>
      </w:r>
      <w:r w:rsidRPr="002627D5">
        <w:t>of</w:t>
      </w:r>
      <w:r>
        <w:t xml:space="preserve"> </w:t>
      </w:r>
      <w:r w:rsidRPr="002627D5">
        <w:t>China</w:t>
      </w:r>
    </w:p>
    <w:p w14:paraId="148C6A7A" w14:textId="77777777" w:rsidR="009D2276" w:rsidRDefault="009D2276" w:rsidP="009D2276">
      <w:pPr>
        <w:pStyle w:val="ListParagraph"/>
        <w:numPr>
          <w:ilvl w:val="0"/>
          <w:numId w:val="11"/>
        </w:numPr>
        <w:ind w:firstLineChars="0"/>
      </w:pPr>
      <w:r>
        <w:t>Noah Lenstra, Assistant Professor, Department of Library and Information Studies, UNC Greensboro</w:t>
      </w:r>
    </w:p>
    <w:p w14:paraId="69DD8895" w14:textId="77777777" w:rsidR="009D2276" w:rsidRPr="002627D5" w:rsidRDefault="009D2276" w:rsidP="009D2276">
      <w:pPr>
        <w:pStyle w:val="ListParagraph"/>
        <w:numPr>
          <w:ilvl w:val="0"/>
          <w:numId w:val="11"/>
        </w:numPr>
        <w:ind w:firstLineChars="0"/>
      </w:pPr>
      <w:r w:rsidRPr="002627D5">
        <w:t>Kate</w:t>
      </w:r>
      <w:r>
        <w:t xml:space="preserve"> </w:t>
      </w:r>
      <w:r w:rsidRPr="002627D5">
        <w:t>Williams,</w:t>
      </w:r>
      <w:r>
        <w:t xml:space="preserve"> </w:t>
      </w:r>
      <w:r w:rsidRPr="002627D5">
        <w:t>Associate</w:t>
      </w:r>
      <w:r>
        <w:t xml:space="preserve"> </w:t>
      </w:r>
      <w:r w:rsidRPr="002627D5">
        <w:t>Professor</w:t>
      </w:r>
      <w:r>
        <w:t xml:space="preserve">, </w:t>
      </w:r>
      <w:r w:rsidRPr="002627D5">
        <w:t>School</w:t>
      </w:r>
      <w:r>
        <w:t xml:space="preserve"> </w:t>
      </w:r>
      <w:r w:rsidRPr="002627D5">
        <w:t>of</w:t>
      </w:r>
      <w:r>
        <w:t xml:space="preserve"> </w:t>
      </w:r>
      <w:r w:rsidRPr="002627D5">
        <w:t>Information</w:t>
      </w:r>
      <w:r>
        <w:t xml:space="preserve"> </w:t>
      </w:r>
      <w:r w:rsidRPr="002627D5">
        <w:t>Sciences</w:t>
      </w:r>
      <w:r>
        <w:t xml:space="preserve">, </w:t>
      </w:r>
      <w:r w:rsidRPr="002627D5">
        <w:t>University</w:t>
      </w:r>
      <w:r>
        <w:t xml:space="preserve"> </w:t>
      </w:r>
      <w:r w:rsidRPr="002627D5">
        <w:t>of</w:t>
      </w:r>
      <w:r>
        <w:t xml:space="preserve"> </w:t>
      </w:r>
      <w:r w:rsidRPr="002627D5">
        <w:t>Illinois</w:t>
      </w:r>
      <w:r>
        <w:t xml:space="preserve"> </w:t>
      </w:r>
      <w:r w:rsidRPr="002627D5">
        <w:t>at</w:t>
      </w:r>
      <w:r>
        <w:t xml:space="preserve"> </w:t>
      </w:r>
      <w:r w:rsidRPr="002627D5">
        <w:t>Urbana-Champaign</w:t>
      </w:r>
    </w:p>
    <w:p w14:paraId="72CDBA28" w14:textId="77777777" w:rsidR="009D2276" w:rsidRDefault="009D2276" w:rsidP="009D2276">
      <w:pPr>
        <w:pStyle w:val="ListParagraph"/>
        <w:numPr>
          <w:ilvl w:val="0"/>
          <w:numId w:val="11"/>
        </w:numPr>
        <w:ind w:firstLineChars="0"/>
      </w:pPr>
      <w:r w:rsidRPr="002627D5">
        <w:t>Shenglong</w:t>
      </w:r>
      <w:r>
        <w:t xml:space="preserve"> </w:t>
      </w:r>
      <w:r w:rsidRPr="002627D5">
        <w:t>Han,</w:t>
      </w:r>
      <w:r>
        <w:t xml:space="preserve"> </w:t>
      </w:r>
      <w:r w:rsidRPr="002627D5">
        <w:t>Associate</w:t>
      </w:r>
      <w:r>
        <w:t xml:space="preserve"> </w:t>
      </w:r>
      <w:r w:rsidRPr="002627D5">
        <w:t>Professor</w:t>
      </w:r>
      <w:r>
        <w:t xml:space="preserve">, </w:t>
      </w:r>
      <w:r w:rsidRPr="002627D5">
        <w:t>Department</w:t>
      </w:r>
      <w:r>
        <w:t xml:space="preserve"> </w:t>
      </w:r>
      <w:r w:rsidRPr="002627D5">
        <w:t>of</w:t>
      </w:r>
      <w:r>
        <w:t xml:space="preserve"> </w:t>
      </w:r>
      <w:r w:rsidRPr="002627D5">
        <w:t>Information</w:t>
      </w:r>
      <w:r>
        <w:t xml:space="preserve"> </w:t>
      </w:r>
      <w:r w:rsidRPr="002627D5">
        <w:t>Management,</w:t>
      </w:r>
      <w:r>
        <w:t xml:space="preserve"> </w:t>
      </w:r>
      <w:r w:rsidRPr="002627D5">
        <w:t>Peking</w:t>
      </w:r>
      <w:r>
        <w:t xml:space="preserve"> </w:t>
      </w:r>
      <w:r w:rsidRPr="002627D5">
        <w:t>University</w:t>
      </w:r>
    </w:p>
    <w:p w14:paraId="596B7E4D" w14:textId="77777777" w:rsidR="009D2276" w:rsidRPr="002814FA" w:rsidRDefault="009D2276" w:rsidP="002814FA">
      <w:pPr>
        <w:tabs>
          <w:tab w:val="clear" w:pos="720"/>
        </w:tabs>
        <w:spacing w:after="160"/>
        <w:ind w:left="0" w:right="720" w:firstLine="0"/>
        <w:rPr>
          <w:b/>
          <w:sz w:val="22"/>
        </w:rPr>
      </w:pPr>
    </w:p>
    <w:p w14:paraId="0BD92DDC" w14:textId="77777777" w:rsidR="00D36925" w:rsidRPr="002814FA" w:rsidRDefault="00D36925" w:rsidP="002814FA">
      <w:pPr>
        <w:tabs>
          <w:tab w:val="clear" w:pos="720"/>
        </w:tabs>
        <w:spacing w:after="160"/>
        <w:ind w:left="0" w:right="720" w:firstLine="0"/>
        <w:rPr>
          <w:sz w:val="22"/>
        </w:rPr>
      </w:pPr>
      <w:r w:rsidRPr="002814FA">
        <w:rPr>
          <w:b/>
          <w:sz w:val="22"/>
        </w:rPr>
        <w:t>Abstract</w:t>
      </w:r>
      <w:r w:rsidR="00374EF0" w:rsidRPr="002814FA">
        <w:rPr>
          <w:b/>
          <w:sz w:val="22"/>
        </w:rPr>
        <w:t>.</w:t>
      </w:r>
      <w:r w:rsidR="00374EF0" w:rsidRPr="002814FA">
        <w:rPr>
          <w:sz w:val="22"/>
        </w:rPr>
        <w:t xml:space="preserve"> </w:t>
      </w:r>
      <w:r w:rsidR="008E20FB" w:rsidRPr="002814FA">
        <w:rPr>
          <w:sz w:val="22"/>
        </w:rPr>
        <w:t>A</w:t>
      </w:r>
      <w:r w:rsidR="00E8286B" w:rsidRPr="002814FA">
        <w:rPr>
          <w:sz w:val="22"/>
        </w:rPr>
        <w:t xml:space="preserve"> workshop to </w:t>
      </w:r>
      <w:r w:rsidR="008E20FB" w:rsidRPr="002814FA">
        <w:rPr>
          <w:sz w:val="22"/>
        </w:rPr>
        <w:t xml:space="preserve">finalize and </w:t>
      </w:r>
      <w:r w:rsidR="00E8286B" w:rsidRPr="002814FA">
        <w:rPr>
          <w:sz w:val="22"/>
        </w:rPr>
        <w:t xml:space="preserve">recruit people to an international study of technology </w:t>
      </w:r>
      <w:proofErr w:type="spellStart"/>
      <w:r w:rsidR="00E8286B" w:rsidRPr="002814FA">
        <w:rPr>
          <w:sz w:val="22"/>
        </w:rPr>
        <w:t>helpsharing</w:t>
      </w:r>
      <w:proofErr w:type="spellEnd"/>
      <w:r w:rsidR="00E8286B" w:rsidRPr="002814FA">
        <w:rPr>
          <w:sz w:val="22"/>
        </w:rPr>
        <w:t xml:space="preserve"> in the digital age. This help is crucial and ubiquitous among elites; what about ordinary people? By sharing</w:t>
      </w:r>
      <w:r w:rsidR="00C35171" w:rsidRPr="002814FA">
        <w:rPr>
          <w:sz w:val="22"/>
        </w:rPr>
        <w:t xml:space="preserve"> and finalizing</w:t>
      </w:r>
      <w:r w:rsidR="00E8286B" w:rsidRPr="002814FA">
        <w:rPr>
          <w:sz w:val="22"/>
        </w:rPr>
        <w:t xml:space="preserve"> a field manual and instrument among scholar</w:t>
      </w:r>
      <w:r w:rsidR="009F02AB" w:rsidRPr="002814FA">
        <w:rPr>
          <w:sz w:val="22"/>
        </w:rPr>
        <w:t>s</w:t>
      </w:r>
      <w:r w:rsidR="00E8286B" w:rsidRPr="002814FA">
        <w:rPr>
          <w:sz w:val="22"/>
        </w:rPr>
        <w:t xml:space="preserve"> with highly varie</w:t>
      </w:r>
      <w:r w:rsidR="009F02AB" w:rsidRPr="002814FA">
        <w:rPr>
          <w:sz w:val="22"/>
        </w:rPr>
        <w:t>d</w:t>
      </w:r>
      <w:r w:rsidR="00E8286B" w:rsidRPr="002814FA">
        <w:rPr>
          <w:sz w:val="22"/>
        </w:rPr>
        <w:t xml:space="preserve"> access to study populations, we </w:t>
      </w:r>
      <w:r w:rsidR="00C35171" w:rsidRPr="002814FA">
        <w:rPr>
          <w:sz w:val="22"/>
        </w:rPr>
        <w:t xml:space="preserve">will be ready to implement a three year study that will </w:t>
      </w:r>
      <w:r w:rsidR="008E20FB" w:rsidRPr="002814FA">
        <w:rPr>
          <w:sz w:val="22"/>
        </w:rPr>
        <w:t>shed light on human agency towards digital inclusion</w:t>
      </w:r>
      <w:r w:rsidR="00E8286B" w:rsidRPr="002814FA">
        <w:rPr>
          <w:sz w:val="22"/>
        </w:rPr>
        <w:t xml:space="preserve">. </w:t>
      </w:r>
      <w:r w:rsidR="00C35171" w:rsidRPr="002814FA">
        <w:rPr>
          <w:sz w:val="22"/>
        </w:rPr>
        <w:t xml:space="preserve">Individual scholars will work in their own settings with a shared field manual and instrument, carrying out a short field study with students in one of their courses or with their research groups. </w:t>
      </w:r>
      <w:r w:rsidR="00E8286B" w:rsidRPr="002814FA">
        <w:rPr>
          <w:sz w:val="22"/>
        </w:rPr>
        <w:t xml:space="preserve">The </w:t>
      </w:r>
      <w:r w:rsidR="00AA6009" w:rsidRPr="002814FA">
        <w:rPr>
          <w:sz w:val="22"/>
        </w:rPr>
        <w:t xml:space="preserve">2019 </w:t>
      </w:r>
      <w:r w:rsidR="00E8286B" w:rsidRPr="002814FA">
        <w:rPr>
          <w:sz w:val="22"/>
        </w:rPr>
        <w:t>iConference with its emphasis on “Inclu</w:t>
      </w:r>
      <w:r w:rsidR="00AA6009" w:rsidRPr="002814FA">
        <w:rPr>
          <w:sz w:val="22"/>
        </w:rPr>
        <w:t>ding</w:t>
      </w:r>
      <w:r w:rsidR="00C35171" w:rsidRPr="002814FA">
        <w:rPr>
          <w:sz w:val="22"/>
        </w:rPr>
        <w:t>,</w:t>
      </w:r>
      <w:r w:rsidR="00AA6009" w:rsidRPr="002814FA">
        <w:rPr>
          <w:sz w:val="22"/>
        </w:rPr>
        <w:t xml:space="preserve">” </w:t>
      </w:r>
      <w:r w:rsidR="00C35171" w:rsidRPr="002814FA">
        <w:rPr>
          <w:sz w:val="22"/>
        </w:rPr>
        <w:t xml:space="preserve">its inclusion of community informatics research since 2005, and </w:t>
      </w:r>
      <w:r w:rsidR="00AA6009" w:rsidRPr="002814FA">
        <w:rPr>
          <w:sz w:val="22"/>
        </w:rPr>
        <w:t xml:space="preserve">its </w:t>
      </w:r>
      <w:r w:rsidR="00C35171" w:rsidRPr="002814FA">
        <w:rPr>
          <w:sz w:val="22"/>
        </w:rPr>
        <w:t xml:space="preserve">broad membership </w:t>
      </w:r>
      <w:r w:rsidR="00AA6009" w:rsidRPr="002814FA">
        <w:rPr>
          <w:sz w:val="22"/>
        </w:rPr>
        <w:t>of many country’s schools and programs</w:t>
      </w:r>
      <w:r w:rsidR="00C35171" w:rsidRPr="002814FA">
        <w:rPr>
          <w:sz w:val="22"/>
        </w:rPr>
        <w:t>,</w:t>
      </w:r>
      <w:r w:rsidR="00AA6009" w:rsidRPr="002814FA">
        <w:rPr>
          <w:sz w:val="22"/>
        </w:rPr>
        <w:t xml:space="preserve"> is the best place from which to launch this three-year study.</w:t>
      </w:r>
    </w:p>
    <w:p w14:paraId="25C11B41" w14:textId="77777777" w:rsidR="008318A0" w:rsidRPr="002814FA" w:rsidRDefault="008318A0" w:rsidP="002814FA">
      <w:pPr>
        <w:tabs>
          <w:tab w:val="clear" w:pos="720"/>
        </w:tabs>
        <w:spacing w:after="160"/>
        <w:ind w:left="0" w:right="720" w:firstLine="0"/>
        <w:rPr>
          <w:b/>
          <w:sz w:val="22"/>
        </w:rPr>
      </w:pPr>
      <w:r w:rsidRPr="002814FA">
        <w:rPr>
          <w:b/>
          <w:sz w:val="22"/>
        </w:rPr>
        <w:t>Description.</w:t>
      </w:r>
    </w:p>
    <w:p w14:paraId="7C3F4747" w14:textId="77777777" w:rsidR="00315198" w:rsidRPr="002814FA" w:rsidRDefault="008318A0" w:rsidP="002814FA">
      <w:pPr>
        <w:tabs>
          <w:tab w:val="clear" w:pos="720"/>
        </w:tabs>
        <w:spacing w:after="160"/>
        <w:ind w:left="0" w:right="720" w:firstLine="0"/>
        <w:rPr>
          <w:sz w:val="22"/>
        </w:rPr>
      </w:pPr>
      <w:r w:rsidRPr="002814FA">
        <w:rPr>
          <w:sz w:val="22"/>
        </w:rPr>
        <w:t>Purpose and intended audience</w:t>
      </w:r>
      <w:r w:rsidR="00374EF0" w:rsidRPr="002814FA">
        <w:rPr>
          <w:sz w:val="22"/>
        </w:rPr>
        <w:t xml:space="preserve">. </w:t>
      </w:r>
      <w:r w:rsidRPr="002814FA">
        <w:rPr>
          <w:sz w:val="22"/>
        </w:rPr>
        <w:t xml:space="preserve">We propose a three-hour workshop for 24-32 participants falling under the iConference priority of “Including.” This workshop will discuss and finalize an international research study into technology help: How </w:t>
      </w:r>
      <w:r w:rsidR="00020200" w:rsidRPr="002814FA">
        <w:rPr>
          <w:sz w:val="22"/>
        </w:rPr>
        <w:t xml:space="preserve">ordinary </w:t>
      </w:r>
      <w:r w:rsidRPr="002814FA">
        <w:rPr>
          <w:sz w:val="22"/>
        </w:rPr>
        <w:t xml:space="preserve">people in a variety of settings and demographics access and even provide help with technology in their daily lives. </w:t>
      </w:r>
      <w:r w:rsidR="00020200" w:rsidRPr="002814FA">
        <w:rPr>
          <w:sz w:val="22"/>
        </w:rPr>
        <w:t>It is an approach to understanding human agency in the face of digital inequality.</w:t>
      </w:r>
    </w:p>
    <w:p w14:paraId="229E779D" w14:textId="77777777" w:rsidR="00FA4691" w:rsidRPr="002814FA" w:rsidRDefault="008318A0" w:rsidP="002814FA">
      <w:pPr>
        <w:tabs>
          <w:tab w:val="clear" w:pos="720"/>
        </w:tabs>
        <w:spacing w:after="160"/>
        <w:ind w:left="0" w:right="720" w:firstLine="0"/>
        <w:rPr>
          <w:sz w:val="22"/>
        </w:rPr>
      </w:pPr>
      <w:r w:rsidRPr="002814FA">
        <w:rPr>
          <w:sz w:val="22"/>
        </w:rPr>
        <w:t xml:space="preserve">Eleven </w:t>
      </w:r>
      <w:r w:rsidR="00315198" w:rsidRPr="002814FA">
        <w:rPr>
          <w:sz w:val="22"/>
        </w:rPr>
        <w:t xml:space="preserve">confirmed </w:t>
      </w:r>
      <w:r w:rsidRPr="002814FA">
        <w:rPr>
          <w:sz w:val="22"/>
        </w:rPr>
        <w:t xml:space="preserve">participants come from </w:t>
      </w:r>
      <w:r w:rsidR="008E20FB" w:rsidRPr="002814FA">
        <w:rPr>
          <w:sz w:val="22"/>
        </w:rPr>
        <w:t xml:space="preserve">11 universities in </w:t>
      </w:r>
      <w:r w:rsidRPr="002814FA">
        <w:rPr>
          <w:sz w:val="22"/>
        </w:rPr>
        <w:t>the US</w:t>
      </w:r>
      <w:r w:rsidR="008E20FB" w:rsidRPr="002814FA">
        <w:rPr>
          <w:sz w:val="22"/>
        </w:rPr>
        <w:t>, UK,</w:t>
      </w:r>
      <w:r w:rsidRPr="002814FA">
        <w:rPr>
          <w:sz w:val="22"/>
        </w:rPr>
        <w:t xml:space="preserve"> and China</w:t>
      </w:r>
      <w:r w:rsidR="008E20FB" w:rsidRPr="002814FA">
        <w:rPr>
          <w:sz w:val="22"/>
        </w:rPr>
        <w:t>. W</w:t>
      </w:r>
      <w:r w:rsidRPr="002814FA">
        <w:rPr>
          <w:sz w:val="22"/>
        </w:rPr>
        <w:t xml:space="preserve">e </w:t>
      </w:r>
      <w:r w:rsidR="008E20FB" w:rsidRPr="002814FA">
        <w:rPr>
          <w:sz w:val="22"/>
        </w:rPr>
        <w:t xml:space="preserve">will </w:t>
      </w:r>
      <w:r w:rsidRPr="002814FA">
        <w:rPr>
          <w:sz w:val="22"/>
        </w:rPr>
        <w:t>attract others to learn about the study and join in as well.</w:t>
      </w:r>
      <w:r w:rsidR="00315198" w:rsidRPr="002814FA">
        <w:rPr>
          <w:sz w:val="22"/>
        </w:rPr>
        <w:t xml:space="preserve"> </w:t>
      </w:r>
      <w:r w:rsidR="009D2276" w:rsidRPr="002814FA">
        <w:rPr>
          <w:sz w:val="22"/>
        </w:rPr>
        <w:t>A</w:t>
      </w:r>
      <w:r w:rsidR="00A94675" w:rsidRPr="002814FA">
        <w:rPr>
          <w:sz w:val="22"/>
        </w:rPr>
        <w:t>nyone</w:t>
      </w:r>
      <w:r w:rsidR="002627D5" w:rsidRPr="002814FA">
        <w:rPr>
          <w:sz w:val="22"/>
        </w:rPr>
        <w:t xml:space="preserve"> </w:t>
      </w:r>
      <w:r w:rsidR="009D2276" w:rsidRPr="002814FA">
        <w:rPr>
          <w:sz w:val="22"/>
        </w:rPr>
        <w:t xml:space="preserve">else </w:t>
      </w:r>
      <w:r w:rsidR="00A94675" w:rsidRPr="002814FA">
        <w:rPr>
          <w:sz w:val="22"/>
        </w:rPr>
        <w:t>interested</w:t>
      </w:r>
      <w:r w:rsidR="002627D5" w:rsidRPr="002814FA">
        <w:rPr>
          <w:sz w:val="22"/>
        </w:rPr>
        <w:t xml:space="preserve"> </w:t>
      </w:r>
      <w:r w:rsidR="00A94675" w:rsidRPr="002814FA">
        <w:rPr>
          <w:sz w:val="22"/>
        </w:rPr>
        <w:t>in</w:t>
      </w:r>
      <w:r w:rsidR="002627D5" w:rsidRPr="002814FA">
        <w:rPr>
          <w:sz w:val="22"/>
        </w:rPr>
        <w:t xml:space="preserve"> </w:t>
      </w:r>
      <w:r w:rsidR="00A94675" w:rsidRPr="002814FA">
        <w:rPr>
          <w:sz w:val="22"/>
        </w:rPr>
        <w:t>discovering</w:t>
      </w:r>
      <w:r w:rsidR="002627D5" w:rsidRPr="002814FA">
        <w:rPr>
          <w:sz w:val="22"/>
        </w:rPr>
        <w:t xml:space="preserve"> </w:t>
      </w:r>
      <w:r w:rsidR="00A94675" w:rsidRPr="002814FA">
        <w:rPr>
          <w:sz w:val="22"/>
        </w:rPr>
        <w:t>and</w:t>
      </w:r>
      <w:r w:rsidR="002627D5" w:rsidRPr="002814FA">
        <w:rPr>
          <w:sz w:val="22"/>
        </w:rPr>
        <w:t xml:space="preserve"> </w:t>
      </w:r>
      <w:r w:rsidR="00A94675" w:rsidRPr="002814FA">
        <w:rPr>
          <w:sz w:val="22"/>
        </w:rPr>
        <w:t>solving</w:t>
      </w:r>
      <w:r w:rsidR="002627D5" w:rsidRPr="002814FA">
        <w:rPr>
          <w:sz w:val="22"/>
        </w:rPr>
        <w:t xml:space="preserve"> </w:t>
      </w:r>
      <w:r w:rsidR="00A94675" w:rsidRPr="002814FA">
        <w:rPr>
          <w:sz w:val="22"/>
        </w:rPr>
        <w:t>information</w:t>
      </w:r>
      <w:r w:rsidR="002627D5" w:rsidRPr="002814FA">
        <w:rPr>
          <w:sz w:val="22"/>
        </w:rPr>
        <w:t xml:space="preserve"> </w:t>
      </w:r>
      <w:r w:rsidR="00A94675" w:rsidRPr="002814FA">
        <w:rPr>
          <w:sz w:val="22"/>
        </w:rPr>
        <w:t>problems</w:t>
      </w:r>
      <w:r w:rsidR="002627D5" w:rsidRPr="002814FA">
        <w:rPr>
          <w:sz w:val="22"/>
        </w:rPr>
        <w:t xml:space="preserve"> </w:t>
      </w:r>
      <w:r w:rsidR="00A94675" w:rsidRPr="002814FA">
        <w:rPr>
          <w:sz w:val="22"/>
        </w:rPr>
        <w:t>in</w:t>
      </w:r>
      <w:r w:rsidR="002627D5" w:rsidRPr="002814FA">
        <w:rPr>
          <w:sz w:val="22"/>
        </w:rPr>
        <w:t xml:space="preserve"> </w:t>
      </w:r>
      <w:r w:rsidR="00A94675" w:rsidRPr="002814FA">
        <w:rPr>
          <w:sz w:val="22"/>
        </w:rPr>
        <w:t>communities</w:t>
      </w:r>
      <w:r w:rsidR="002627D5" w:rsidRPr="002814FA">
        <w:rPr>
          <w:sz w:val="22"/>
        </w:rPr>
        <w:t xml:space="preserve"> </w:t>
      </w:r>
      <w:r w:rsidR="00A94675" w:rsidRPr="002814FA">
        <w:rPr>
          <w:sz w:val="22"/>
        </w:rPr>
        <w:t>and</w:t>
      </w:r>
      <w:r w:rsidR="002627D5" w:rsidRPr="002814FA">
        <w:rPr>
          <w:sz w:val="22"/>
        </w:rPr>
        <w:t xml:space="preserve"> </w:t>
      </w:r>
      <w:r w:rsidR="00DD31C4" w:rsidRPr="002814FA">
        <w:rPr>
          <w:sz w:val="22"/>
        </w:rPr>
        <w:t xml:space="preserve">among </w:t>
      </w:r>
      <w:r w:rsidR="00A94675" w:rsidRPr="002814FA">
        <w:rPr>
          <w:sz w:val="22"/>
        </w:rPr>
        <w:t>specific</w:t>
      </w:r>
      <w:r w:rsidR="002627D5" w:rsidRPr="002814FA">
        <w:rPr>
          <w:sz w:val="22"/>
        </w:rPr>
        <w:t xml:space="preserve"> </w:t>
      </w:r>
      <w:r w:rsidR="00A94675" w:rsidRPr="002814FA">
        <w:rPr>
          <w:sz w:val="22"/>
        </w:rPr>
        <w:t>social</w:t>
      </w:r>
      <w:r w:rsidR="002627D5" w:rsidRPr="002814FA">
        <w:rPr>
          <w:sz w:val="22"/>
        </w:rPr>
        <w:t xml:space="preserve"> </w:t>
      </w:r>
      <w:r w:rsidR="00A94675" w:rsidRPr="002814FA">
        <w:rPr>
          <w:sz w:val="22"/>
        </w:rPr>
        <w:t>groups</w:t>
      </w:r>
      <w:r w:rsidR="009F02AB" w:rsidRPr="002814FA">
        <w:rPr>
          <w:sz w:val="22"/>
        </w:rPr>
        <w:t>, including marginalized groups,</w:t>
      </w:r>
      <w:r w:rsidR="002627D5" w:rsidRPr="002814FA">
        <w:rPr>
          <w:sz w:val="22"/>
        </w:rPr>
        <w:t xml:space="preserve"> </w:t>
      </w:r>
      <w:r w:rsidR="00A94675" w:rsidRPr="002814FA">
        <w:rPr>
          <w:sz w:val="22"/>
        </w:rPr>
        <w:t>will</w:t>
      </w:r>
      <w:r w:rsidR="002627D5" w:rsidRPr="002814FA">
        <w:rPr>
          <w:sz w:val="22"/>
        </w:rPr>
        <w:t xml:space="preserve"> </w:t>
      </w:r>
      <w:r w:rsidR="00A94675" w:rsidRPr="002814FA">
        <w:rPr>
          <w:sz w:val="22"/>
        </w:rPr>
        <w:t>be</w:t>
      </w:r>
      <w:r w:rsidR="002627D5" w:rsidRPr="002814FA">
        <w:rPr>
          <w:sz w:val="22"/>
        </w:rPr>
        <w:t xml:space="preserve"> </w:t>
      </w:r>
      <w:r w:rsidR="00A94675" w:rsidRPr="002814FA">
        <w:rPr>
          <w:sz w:val="22"/>
        </w:rPr>
        <w:t>welcomed.</w:t>
      </w:r>
      <w:r w:rsidR="002627D5" w:rsidRPr="002814FA">
        <w:rPr>
          <w:sz w:val="22"/>
        </w:rPr>
        <w:t xml:space="preserve"> </w:t>
      </w:r>
      <w:r w:rsidR="00A94675" w:rsidRPr="002814FA">
        <w:rPr>
          <w:sz w:val="22"/>
        </w:rPr>
        <w:t>Those</w:t>
      </w:r>
      <w:r w:rsidR="002627D5" w:rsidRPr="002814FA">
        <w:rPr>
          <w:sz w:val="22"/>
        </w:rPr>
        <w:t xml:space="preserve"> </w:t>
      </w:r>
      <w:r w:rsidR="00A94675" w:rsidRPr="002814FA">
        <w:rPr>
          <w:sz w:val="22"/>
        </w:rPr>
        <w:t>scholars</w:t>
      </w:r>
      <w:r w:rsidR="002627D5" w:rsidRPr="002814FA">
        <w:rPr>
          <w:sz w:val="22"/>
        </w:rPr>
        <w:t xml:space="preserve"> </w:t>
      </w:r>
      <w:r w:rsidR="00A94675" w:rsidRPr="002814FA">
        <w:rPr>
          <w:sz w:val="22"/>
        </w:rPr>
        <w:t>and</w:t>
      </w:r>
      <w:r w:rsidR="002627D5" w:rsidRPr="002814FA">
        <w:rPr>
          <w:sz w:val="22"/>
        </w:rPr>
        <w:t xml:space="preserve"> </w:t>
      </w:r>
      <w:r w:rsidR="00A94675" w:rsidRPr="002814FA">
        <w:rPr>
          <w:sz w:val="22"/>
        </w:rPr>
        <w:t>students</w:t>
      </w:r>
      <w:r w:rsidR="002627D5" w:rsidRPr="002814FA">
        <w:rPr>
          <w:sz w:val="22"/>
        </w:rPr>
        <w:t xml:space="preserve"> </w:t>
      </w:r>
      <w:r w:rsidR="00A94675" w:rsidRPr="002814FA">
        <w:rPr>
          <w:sz w:val="22"/>
        </w:rPr>
        <w:t>in</w:t>
      </w:r>
      <w:r w:rsidR="002627D5" w:rsidRPr="002814FA">
        <w:rPr>
          <w:sz w:val="22"/>
        </w:rPr>
        <w:t xml:space="preserve"> </w:t>
      </w:r>
      <w:r w:rsidR="00A94675" w:rsidRPr="002814FA">
        <w:rPr>
          <w:sz w:val="22"/>
        </w:rPr>
        <w:t>fields</w:t>
      </w:r>
      <w:r w:rsidR="002627D5" w:rsidRPr="002814FA">
        <w:rPr>
          <w:sz w:val="22"/>
        </w:rPr>
        <w:t xml:space="preserve"> </w:t>
      </w:r>
      <w:r w:rsidR="00A94675" w:rsidRPr="002814FA">
        <w:rPr>
          <w:sz w:val="22"/>
        </w:rPr>
        <w:t>of</w:t>
      </w:r>
      <w:r w:rsidR="002627D5" w:rsidRPr="002814FA">
        <w:rPr>
          <w:sz w:val="22"/>
        </w:rPr>
        <w:t xml:space="preserve"> </w:t>
      </w:r>
      <w:r w:rsidR="00A94675" w:rsidRPr="002814FA">
        <w:rPr>
          <w:sz w:val="22"/>
        </w:rPr>
        <w:t>community</w:t>
      </w:r>
      <w:r w:rsidR="002627D5" w:rsidRPr="002814FA">
        <w:rPr>
          <w:sz w:val="22"/>
        </w:rPr>
        <w:t xml:space="preserve"> </w:t>
      </w:r>
      <w:r w:rsidR="00A94675" w:rsidRPr="002814FA">
        <w:rPr>
          <w:sz w:val="22"/>
        </w:rPr>
        <w:t>informatics,</w:t>
      </w:r>
      <w:r w:rsidR="002627D5" w:rsidRPr="002814FA">
        <w:rPr>
          <w:sz w:val="22"/>
        </w:rPr>
        <w:t xml:space="preserve"> </w:t>
      </w:r>
      <w:r w:rsidR="00A94675" w:rsidRPr="002814FA">
        <w:rPr>
          <w:sz w:val="22"/>
        </w:rPr>
        <w:t>public</w:t>
      </w:r>
      <w:r w:rsidR="002627D5" w:rsidRPr="002814FA">
        <w:rPr>
          <w:sz w:val="22"/>
        </w:rPr>
        <w:t xml:space="preserve"> </w:t>
      </w:r>
      <w:r w:rsidR="00A94675" w:rsidRPr="002814FA">
        <w:rPr>
          <w:sz w:val="22"/>
        </w:rPr>
        <w:t>libraries,</w:t>
      </w:r>
      <w:r w:rsidR="002627D5" w:rsidRPr="002814FA">
        <w:rPr>
          <w:sz w:val="22"/>
        </w:rPr>
        <w:t xml:space="preserve"> </w:t>
      </w:r>
      <w:r w:rsidR="00A94675" w:rsidRPr="002814FA">
        <w:rPr>
          <w:sz w:val="22"/>
        </w:rPr>
        <w:t>information</w:t>
      </w:r>
      <w:r w:rsidR="002627D5" w:rsidRPr="002814FA">
        <w:rPr>
          <w:sz w:val="22"/>
        </w:rPr>
        <w:t xml:space="preserve"> </w:t>
      </w:r>
      <w:r w:rsidR="00A94675" w:rsidRPr="002814FA">
        <w:rPr>
          <w:sz w:val="22"/>
        </w:rPr>
        <w:t>behavior</w:t>
      </w:r>
      <w:r w:rsidR="00665134" w:rsidRPr="002814FA">
        <w:rPr>
          <w:sz w:val="22"/>
        </w:rPr>
        <w:t xml:space="preserve">, </w:t>
      </w:r>
      <w:r w:rsidRPr="002814FA">
        <w:rPr>
          <w:sz w:val="22"/>
        </w:rPr>
        <w:t xml:space="preserve">and human computer interaction </w:t>
      </w:r>
      <w:r w:rsidR="00D1125A" w:rsidRPr="002814FA">
        <w:rPr>
          <w:sz w:val="22"/>
        </w:rPr>
        <w:t>are</w:t>
      </w:r>
      <w:r w:rsidR="002627D5" w:rsidRPr="002814FA">
        <w:rPr>
          <w:sz w:val="22"/>
        </w:rPr>
        <w:t xml:space="preserve"> </w:t>
      </w:r>
      <w:r w:rsidRPr="002814FA">
        <w:rPr>
          <w:sz w:val="22"/>
        </w:rPr>
        <w:t xml:space="preserve">urged </w:t>
      </w:r>
      <w:r w:rsidR="00D1125A" w:rsidRPr="002814FA">
        <w:rPr>
          <w:sz w:val="22"/>
        </w:rPr>
        <w:t>to</w:t>
      </w:r>
      <w:r w:rsidR="002627D5" w:rsidRPr="002814FA">
        <w:rPr>
          <w:sz w:val="22"/>
        </w:rPr>
        <w:t xml:space="preserve"> </w:t>
      </w:r>
      <w:r w:rsidR="00D1125A" w:rsidRPr="002814FA">
        <w:rPr>
          <w:sz w:val="22"/>
        </w:rPr>
        <w:t>join</w:t>
      </w:r>
      <w:r w:rsidR="002627D5" w:rsidRPr="002814FA">
        <w:rPr>
          <w:sz w:val="22"/>
        </w:rPr>
        <w:t xml:space="preserve"> </w:t>
      </w:r>
      <w:r w:rsidR="00D1125A" w:rsidRPr="002814FA">
        <w:rPr>
          <w:sz w:val="22"/>
        </w:rPr>
        <w:t>the</w:t>
      </w:r>
      <w:r w:rsidR="002627D5" w:rsidRPr="002814FA">
        <w:rPr>
          <w:sz w:val="22"/>
        </w:rPr>
        <w:t xml:space="preserve"> </w:t>
      </w:r>
      <w:r w:rsidR="00D1125A" w:rsidRPr="002814FA">
        <w:rPr>
          <w:sz w:val="22"/>
        </w:rPr>
        <w:t>workshop</w:t>
      </w:r>
      <w:r w:rsidR="002627D5" w:rsidRPr="002814FA">
        <w:rPr>
          <w:sz w:val="22"/>
        </w:rPr>
        <w:t xml:space="preserve"> </w:t>
      </w:r>
      <w:r w:rsidR="00D1125A" w:rsidRPr="002814FA">
        <w:rPr>
          <w:sz w:val="22"/>
        </w:rPr>
        <w:t>and</w:t>
      </w:r>
      <w:r w:rsidR="002627D5" w:rsidRPr="002814FA">
        <w:rPr>
          <w:sz w:val="22"/>
        </w:rPr>
        <w:t xml:space="preserve"> </w:t>
      </w:r>
      <w:r w:rsidR="00D1125A" w:rsidRPr="002814FA">
        <w:rPr>
          <w:sz w:val="22"/>
        </w:rPr>
        <w:t>gain</w:t>
      </w:r>
      <w:r w:rsidR="002627D5" w:rsidRPr="002814FA">
        <w:rPr>
          <w:sz w:val="22"/>
        </w:rPr>
        <w:t xml:space="preserve"> </w:t>
      </w:r>
      <w:r w:rsidR="00D1125A" w:rsidRPr="002814FA">
        <w:rPr>
          <w:sz w:val="22"/>
        </w:rPr>
        <w:t>hands-on</w:t>
      </w:r>
      <w:r w:rsidR="002627D5" w:rsidRPr="002814FA">
        <w:rPr>
          <w:sz w:val="22"/>
        </w:rPr>
        <w:t xml:space="preserve"> </w:t>
      </w:r>
      <w:r w:rsidR="00D1125A" w:rsidRPr="002814FA">
        <w:rPr>
          <w:sz w:val="22"/>
        </w:rPr>
        <w:t>global</w:t>
      </w:r>
      <w:r w:rsidR="002627D5" w:rsidRPr="002814FA">
        <w:rPr>
          <w:sz w:val="22"/>
        </w:rPr>
        <w:t xml:space="preserve"> </w:t>
      </w:r>
      <w:r w:rsidR="00665134" w:rsidRPr="002814FA">
        <w:rPr>
          <w:sz w:val="22"/>
        </w:rPr>
        <w:t>research</w:t>
      </w:r>
      <w:r w:rsidR="002627D5" w:rsidRPr="002814FA">
        <w:rPr>
          <w:sz w:val="22"/>
        </w:rPr>
        <w:t xml:space="preserve"> </w:t>
      </w:r>
      <w:r w:rsidR="00D1125A" w:rsidRPr="002814FA">
        <w:rPr>
          <w:sz w:val="22"/>
        </w:rPr>
        <w:t>experience.</w:t>
      </w:r>
    </w:p>
    <w:p w14:paraId="345F8F96" w14:textId="77777777" w:rsidR="009D2276" w:rsidRPr="002814FA" w:rsidRDefault="009D2276" w:rsidP="002814FA">
      <w:pPr>
        <w:tabs>
          <w:tab w:val="clear" w:pos="720"/>
        </w:tabs>
        <w:spacing w:after="160"/>
        <w:ind w:left="0" w:right="720" w:firstLine="0"/>
        <w:rPr>
          <w:sz w:val="22"/>
        </w:rPr>
      </w:pPr>
      <w:r w:rsidRPr="002814FA">
        <w:rPr>
          <w:b/>
          <w:sz w:val="22"/>
        </w:rPr>
        <w:t>Format.</w:t>
      </w:r>
      <w:r w:rsidRPr="002814FA">
        <w:rPr>
          <w:sz w:val="22"/>
        </w:rPr>
        <w:t xml:space="preserve"> Sessions in the half day will include 1) panel, 2) breakout groups, and 3) whole-group </w:t>
      </w:r>
      <w:r w:rsidRPr="002814FA">
        <w:rPr>
          <w:sz w:val="22"/>
        </w:rPr>
        <w:lastRenderedPageBreak/>
        <w:t xml:space="preserve">discussion. First, the proposers will present a rationale and review the draft field manual and interview instrument (9-9:50 am, if the workshop is scheduled in the morning). These documents will be available in advance of the workshop and that same day. Second, </w:t>
      </w:r>
      <w:r w:rsidR="00020200" w:rsidRPr="002814FA">
        <w:rPr>
          <w:sz w:val="22"/>
        </w:rPr>
        <w:t xml:space="preserve">everyone </w:t>
      </w:r>
      <w:r w:rsidRPr="002814FA">
        <w:rPr>
          <w:sz w:val="22"/>
        </w:rPr>
        <w:t xml:space="preserve">will split up into smaller groups to </w:t>
      </w:r>
      <w:r w:rsidR="00020200" w:rsidRPr="002814FA">
        <w:rPr>
          <w:sz w:val="22"/>
        </w:rPr>
        <w:t xml:space="preserve">share input on the drafts </w:t>
      </w:r>
      <w:r w:rsidRPr="002814FA">
        <w:rPr>
          <w:sz w:val="22"/>
        </w:rPr>
        <w:t>(10-10:50 am). Third, everyone will reconvene in a whole-group session to hear key points from the breakout groups, identify any outstanding issues, and recognize new partners (11-11:50 am).</w:t>
      </w:r>
      <w:r w:rsidR="00020200" w:rsidRPr="002814FA">
        <w:rPr>
          <w:sz w:val="22"/>
        </w:rPr>
        <w:t xml:space="preserve"> (Confirmed participants will have already shared their related past research via a workshop website.)</w:t>
      </w:r>
    </w:p>
    <w:p w14:paraId="51144741" w14:textId="77777777" w:rsidR="00570262" w:rsidRPr="002814FA" w:rsidRDefault="00D36925" w:rsidP="002814FA">
      <w:pPr>
        <w:tabs>
          <w:tab w:val="clear" w:pos="720"/>
        </w:tabs>
        <w:spacing w:after="160"/>
        <w:ind w:left="0" w:right="720" w:firstLine="0"/>
        <w:rPr>
          <w:sz w:val="22"/>
        </w:rPr>
      </w:pPr>
      <w:r w:rsidRPr="002814FA">
        <w:rPr>
          <w:b/>
          <w:sz w:val="22"/>
        </w:rPr>
        <w:t>Goals</w:t>
      </w:r>
      <w:r w:rsidR="002627D5" w:rsidRPr="002814FA">
        <w:rPr>
          <w:b/>
          <w:sz w:val="22"/>
        </w:rPr>
        <w:t xml:space="preserve"> </w:t>
      </w:r>
      <w:r w:rsidRPr="002814FA">
        <w:rPr>
          <w:b/>
          <w:sz w:val="22"/>
        </w:rPr>
        <w:t>or</w:t>
      </w:r>
      <w:r w:rsidR="002627D5" w:rsidRPr="002814FA">
        <w:rPr>
          <w:b/>
          <w:sz w:val="22"/>
        </w:rPr>
        <w:t xml:space="preserve"> </w:t>
      </w:r>
      <w:r w:rsidRPr="002814FA">
        <w:rPr>
          <w:b/>
          <w:sz w:val="22"/>
        </w:rPr>
        <w:t>Outcomes</w:t>
      </w:r>
      <w:r w:rsidR="00374EF0" w:rsidRPr="002814FA">
        <w:rPr>
          <w:b/>
          <w:sz w:val="22"/>
        </w:rPr>
        <w:t>.</w:t>
      </w:r>
      <w:r w:rsidR="00374EF0" w:rsidRPr="002814FA">
        <w:rPr>
          <w:sz w:val="22"/>
        </w:rPr>
        <w:t xml:space="preserve"> </w:t>
      </w:r>
      <w:r w:rsidR="009F02AB" w:rsidRPr="002814FA">
        <w:rPr>
          <w:sz w:val="22"/>
        </w:rPr>
        <w:t>A</w:t>
      </w:r>
      <w:r w:rsidR="00E63FD1" w:rsidRPr="002814FA">
        <w:rPr>
          <w:sz w:val="22"/>
        </w:rPr>
        <w:t xml:space="preserve">n expanded </w:t>
      </w:r>
      <w:r w:rsidR="009D2276" w:rsidRPr="002814FA">
        <w:rPr>
          <w:sz w:val="22"/>
        </w:rPr>
        <w:t xml:space="preserve">group </w:t>
      </w:r>
      <w:r w:rsidR="00E63FD1" w:rsidRPr="002814FA">
        <w:rPr>
          <w:sz w:val="22"/>
        </w:rPr>
        <w:t>of committed partner-researcher</w:t>
      </w:r>
      <w:r w:rsidR="00374EF0" w:rsidRPr="002814FA">
        <w:rPr>
          <w:sz w:val="22"/>
        </w:rPr>
        <w:t>s</w:t>
      </w:r>
      <w:r w:rsidR="009D2276" w:rsidRPr="002814FA">
        <w:rPr>
          <w:sz w:val="22"/>
        </w:rPr>
        <w:t>. De</w:t>
      </w:r>
      <w:r w:rsidR="00E63FD1" w:rsidRPr="002814FA">
        <w:rPr>
          <w:sz w:val="22"/>
        </w:rPr>
        <w:t>tailed notes for a finalized field manual and instrument</w:t>
      </w:r>
      <w:r w:rsidR="008318A0" w:rsidRPr="002814FA">
        <w:rPr>
          <w:sz w:val="22"/>
        </w:rPr>
        <w:t xml:space="preserve"> that o</w:t>
      </w:r>
      <w:r w:rsidR="00E63FD1" w:rsidRPr="002814FA">
        <w:rPr>
          <w:sz w:val="22"/>
        </w:rPr>
        <w:t xml:space="preserve">rganizers will </w:t>
      </w:r>
      <w:r w:rsidR="008318A0" w:rsidRPr="002814FA">
        <w:rPr>
          <w:sz w:val="22"/>
        </w:rPr>
        <w:t xml:space="preserve">use to </w:t>
      </w:r>
      <w:r w:rsidR="00E63FD1" w:rsidRPr="002814FA">
        <w:rPr>
          <w:sz w:val="22"/>
        </w:rPr>
        <w:t xml:space="preserve">assemble </w:t>
      </w:r>
      <w:r w:rsidR="008318A0" w:rsidRPr="002814FA">
        <w:rPr>
          <w:sz w:val="22"/>
        </w:rPr>
        <w:t xml:space="preserve">final </w:t>
      </w:r>
      <w:r w:rsidR="00E63FD1" w:rsidRPr="002814FA">
        <w:rPr>
          <w:sz w:val="22"/>
        </w:rPr>
        <w:t>documents and launch the study</w:t>
      </w:r>
      <w:r w:rsidR="00315198" w:rsidRPr="002814FA">
        <w:rPr>
          <w:sz w:val="22"/>
        </w:rPr>
        <w:t xml:space="preserve"> via a project website</w:t>
      </w:r>
      <w:r w:rsidR="00E63FD1" w:rsidRPr="002814FA">
        <w:rPr>
          <w:sz w:val="22"/>
        </w:rPr>
        <w:t>.</w:t>
      </w:r>
      <w:r w:rsidR="00A67F24" w:rsidRPr="002814FA">
        <w:rPr>
          <w:sz w:val="22"/>
        </w:rPr>
        <w:t xml:space="preserve"> The </w:t>
      </w:r>
      <w:r w:rsidR="00315198" w:rsidRPr="002814FA">
        <w:rPr>
          <w:sz w:val="22"/>
        </w:rPr>
        <w:t xml:space="preserve">major objective </w:t>
      </w:r>
      <w:r w:rsidR="00A67F24" w:rsidRPr="002814FA">
        <w:rPr>
          <w:sz w:val="22"/>
        </w:rPr>
        <w:t>is a three</w:t>
      </w:r>
      <w:r w:rsidR="009D2276" w:rsidRPr="002814FA">
        <w:rPr>
          <w:sz w:val="22"/>
        </w:rPr>
        <w:t>-</w:t>
      </w:r>
      <w:r w:rsidR="00A67F24" w:rsidRPr="002814FA">
        <w:rPr>
          <w:sz w:val="22"/>
        </w:rPr>
        <w:t>year coordinated research project resulting in peer reviewed publications</w:t>
      </w:r>
      <w:r w:rsidR="003C35CF" w:rsidRPr="002814FA">
        <w:rPr>
          <w:sz w:val="22"/>
        </w:rPr>
        <w:t xml:space="preserve"> and a higher profile for the field of Community Informatics, facilitating further support and research.</w:t>
      </w:r>
    </w:p>
    <w:p w14:paraId="11FE79AF" w14:textId="77777777" w:rsidR="00315198" w:rsidRPr="002814FA" w:rsidRDefault="00315198" w:rsidP="002814FA">
      <w:pPr>
        <w:tabs>
          <w:tab w:val="clear" w:pos="720"/>
        </w:tabs>
        <w:spacing w:after="160"/>
        <w:ind w:left="0" w:right="720" w:firstLine="0"/>
        <w:rPr>
          <w:sz w:val="22"/>
        </w:rPr>
      </w:pPr>
      <w:r w:rsidRPr="002814FA">
        <w:rPr>
          <w:sz w:val="22"/>
        </w:rPr>
        <w:t xml:space="preserve">An additional objective of the workshop is to continue to expand the field of community informatics into China. This field developed first in the US, Canada and the UK. Scholars visiting the US discovered the work and introduced it into the </w:t>
      </w:r>
      <w:proofErr w:type="spellStart"/>
      <w:r w:rsidRPr="002814FA">
        <w:rPr>
          <w:sz w:val="22"/>
        </w:rPr>
        <w:t>ischools</w:t>
      </w:r>
      <w:proofErr w:type="spellEnd"/>
      <w:r w:rsidRPr="002814FA">
        <w:rPr>
          <w:sz w:val="22"/>
        </w:rPr>
        <w:t xml:space="preserve"> of China. </w:t>
      </w:r>
      <w:r w:rsidRPr="002814FA">
        <w:rPr>
          <w:sz w:val="22"/>
        </w:rPr>
        <w:fldChar w:fldCharType="begin"/>
      </w:r>
      <w:r w:rsidRPr="002814FA">
        <w:rPr>
          <w:sz w:val="22"/>
        </w:rPr>
        <w:instrText xml:space="preserve"> ADDIN ZOTERO_ITEM CSL_CITATION {"citationID":"6huLmrBR","properties":{"formattedCitation":"(Williams et al. 2012)","plainCitation":"(Williams et al. 2012)","noteIndex":0},"citationItems":[{"id":1165,"uris":["http://zotero.org/users/local/0e4H24R7/items/JMZLKJTP"],"uri":["http://zotero.org/users/local/0e4H24R7/items/JMZLKJTP"],"itemData":{"id":1165,"type":"book","title":"Community Informatics in China and the US: Theory and Research","publisher":"National Library Press","publisher-place":"Beijing","event-place":"Beijing","language":"English and Chinese","editor":[{"family":"Williams","given":"Kate"},{"family":"Han","given":"Shenglong"},{"family":"Yan","given":"Hui"},{"family":"Alkalimat","given":"Abdul"}],"issued":{"date-parts":[["2012"]]}}}],"schema":"https://github.com/citation-style-language/schema/raw/master/csl-citation.json"} </w:instrText>
      </w:r>
      <w:r w:rsidRPr="002814FA">
        <w:rPr>
          <w:sz w:val="22"/>
        </w:rPr>
        <w:fldChar w:fldCharType="separate"/>
      </w:r>
      <w:r w:rsidRPr="002814FA">
        <w:rPr>
          <w:sz w:val="22"/>
        </w:rPr>
        <w:t>(Williams et al. 2012)</w:t>
      </w:r>
      <w:r w:rsidRPr="002814FA">
        <w:rPr>
          <w:sz w:val="22"/>
        </w:rPr>
        <w:fldChar w:fldCharType="end"/>
      </w:r>
      <w:r w:rsidRPr="002814FA">
        <w:rPr>
          <w:sz w:val="22"/>
        </w:rPr>
        <w:t xml:space="preserve"> Individual researchers have published literature reviews and empirical studies. This is an opportunity to undertake coordinated research that draws power from numbers and from an international span, acknowledging and connecting with the extensive English language literature in this and related areas.</w:t>
      </w:r>
    </w:p>
    <w:p w14:paraId="6A8EE5B8" w14:textId="77777777" w:rsidR="008318A0" w:rsidRPr="002814FA" w:rsidRDefault="009D2276" w:rsidP="002814FA">
      <w:pPr>
        <w:tabs>
          <w:tab w:val="clear" w:pos="720"/>
        </w:tabs>
        <w:spacing w:after="160"/>
        <w:ind w:left="0" w:right="720" w:firstLine="0"/>
        <w:rPr>
          <w:sz w:val="22"/>
        </w:rPr>
      </w:pPr>
      <w:r w:rsidRPr="002814FA">
        <w:rPr>
          <w:b/>
          <w:sz w:val="22"/>
        </w:rPr>
        <w:t>Relevance to iConference 2019.</w:t>
      </w:r>
      <w:r w:rsidRPr="002814FA">
        <w:rPr>
          <w:sz w:val="22"/>
        </w:rPr>
        <w:t xml:space="preserve"> </w:t>
      </w:r>
      <w:r w:rsidR="00062D1E" w:rsidRPr="002814FA">
        <w:rPr>
          <w:sz w:val="22"/>
        </w:rPr>
        <w:t xml:space="preserve">The theory and subject of the workshop falls under the conference theme of </w:t>
      </w:r>
      <w:r w:rsidR="007F3DC0" w:rsidRPr="002814FA">
        <w:rPr>
          <w:sz w:val="22"/>
        </w:rPr>
        <w:t>I</w:t>
      </w:r>
      <w:r w:rsidR="00062D1E" w:rsidRPr="002814FA">
        <w:rPr>
          <w:sz w:val="22"/>
        </w:rPr>
        <w:t xml:space="preserve">ncluding, </w:t>
      </w:r>
      <w:r w:rsidR="007F3DC0" w:rsidRPr="002814FA">
        <w:rPr>
          <w:sz w:val="22"/>
        </w:rPr>
        <w:t xml:space="preserve">and </w:t>
      </w:r>
      <w:r w:rsidR="00062D1E" w:rsidRPr="002814FA">
        <w:rPr>
          <w:sz w:val="22"/>
        </w:rPr>
        <w:t>so does the method.</w:t>
      </w:r>
      <w:r w:rsidR="00A67F24" w:rsidRPr="002814FA">
        <w:rPr>
          <w:sz w:val="22"/>
        </w:rPr>
        <w:t xml:space="preserve"> </w:t>
      </w:r>
      <w:r w:rsidR="008318A0" w:rsidRPr="002814FA">
        <w:rPr>
          <w:sz w:val="22"/>
        </w:rPr>
        <w:t>With regard to theory</w:t>
      </w:r>
      <w:r w:rsidR="00020200" w:rsidRPr="002814FA">
        <w:rPr>
          <w:sz w:val="22"/>
        </w:rPr>
        <w:t xml:space="preserve"> and subject</w:t>
      </w:r>
      <w:r w:rsidR="008318A0" w:rsidRPr="002814FA">
        <w:rPr>
          <w:sz w:val="22"/>
        </w:rPr>
        <w:t xml:space="preserve">, the proposed study emerges from community informatics, which </w:t>
      </w:r>
      <w:r w:rsidR="00315198" w:rsidRPr="002814FA">
        <w:rPr>
          <w:sz w:val="22"/>
        </w:rPr>
        <w:t xml:space="preserve">we have helped </w:t>
      </w:r>
      <w:r w:rsidR="008318A0" w:rsidRPr="002814FA">
        <w:rPr>
          <w:sz w:val="22"/>
        </w:rPr>
        <w:t xml:space="preserve">represent at iConferences since </w:t>
      </w:r>
      <w:r w:rsidR="00315198" w:rsidRPr="002814FA">
        <w:rPr>
          <w:sz w:val="22"/>
        </w:rPr>
        <w:t>2005</w:t>
      </w:r>
      <w:r w:rsidR="008318A0" w:rsidRPr="002814FA">
        <w:rPr>
          <w:sz w:val="22"/>
        </w:rPr>
        <w:t>. This work has found that ordinary people seek out technology help intermittently and repeatedly throughout their lives, and this can be especially crucial for populations who are unable to access formal IT help organization through school, work, or the marketplace. The work advance</w:t>
      </w:r>
      <w:r w:rsidR="00315198" w:rsidRPr="002814FA">
        <w:rPr>
          <w:sz w:val="22"/>
        </w:rPr>
        <w:t>s</w:t>
      </w:r>
      <w:r w:rsidR="008318A0" w:rsidRPr="002814FA">
        <w:rPr>
          <w:sz w:val="22"/>
        </w:rPr>
        <w:t xml:space="preserve"> our understanding of digital inequality, emphasizing human agency. Four concepts drive this. </w:t>
      </w:r>
      <w:r w:rsidR="00315198" w:rsidRPr="002814FA">
        <w:rPr>
          <w:sz w:val="22"/>
        </w:rPr>
        <w:t xml:space="preserve">One, </w:t>
      </w:r>
      <w:r w:rsidR="008318A0" w:rsidRPr="002814FA">
        <w:rPr>
          <w:sz w:val="22"/>
        </w:rPr>
        <w:t>informatics moment</w:t>
      </w:r>
      <w:r w:rsidR="00020200" w:rsidRPr="002814FA">
        <w:rPr>
          <w:sz w:val="22"/>
        </w:rPr>
        <w:t xml:space="preserve">: </w:t>
      </w:r>
      <w:r w:rsidR="008318A0" w:rsidRPr="002814FA">
        <w:rPr>
          <w:sz w:val="22"/>
        </w:rPr>
        <w:t xml:space="preserve">the episode of </w:t>
      </w:r>
      <w:proofErr w:type="spellStart"/>
      <w:r w:rsidR="008318A0" w:rsidRPr="002814FA">
        <w:rPr>
          <w:sz w:val="22"/>
        </w:rPr>
        <w:t>helpgetting</w:t>
      </w:r>
      <w:proofErr w:type="spellEnd"/>
      <w:r w:rsidR="008318A0" w:rsidRPr="002814FA">
        <w:rPr>
          <w:sz w:val="22"/>
        </w:rPr>
        <w:t xml:space="preserve"> that people often need to engage in to complete work or life tasks using digital technology. </w:t>
      </w:r>
      <w:r w:rsidR="008318A0" w:rsidRPr="002814FA">
        <w:rPr>
          <w:sz w:val="22"/>
        </w:rPr>
        <w:fldChar w:fldCharType="begin"/>
      </w:r>
      <w:r w:rsidR="008318A0" w:rsidRPr="002814FA">
        <w:rPr>
          <w:sz w:val="22"/>
        </w:rPr>
        <w:instrText xml:space="preserve"> ADDIN ZOTERO_ITEM CSL_CITATION {"citationID":"qxQ4Rko1","properties":{"formattedCitation":"(Williams 2012b)","plainCitation":"(Williams 2012b)","noteIndex":0},"citationItems":[{"id":1140,"uris":["http://zotero.org/users/local/0e4H24R7/items/YS54TTG4"],"uri":["http://zotero.org/users/local/0e4H24R7/items/YS54TTG4"],"itemData":{"id":1140,"type":"article-journal","title":"Informatics Moments","container-title":"The Library Quarterly","page":"47-73","volume":"82","issue":"1","source":"journals.uchicago.edu (Atypon)","abstract":"The informatics moment is the moment when a person seeks help in using some digital technology that is new to him or her. This article examines the informatics moment in people’s everyday lives as they sought help at a branch public library. Four types of literacy were involved: basic literacy (reading and writing), computer literacy (use of a mouse, buying a computer), library literacy (navigating online catalogs and databases), and domain literacy (most commonly and urgently, looking for work in a world where practically all job postings and applications are online). Social capital is also associated with many of these informatics moments: people seek help from those with enough skill who are close at hand, approachable, and familiar, and they collaborate with others in their networks to do so. Understanding the informatics moment could accelerate people’s (and society’s) anxious transition to an inclusive digital age.","DOI":"10.1086/662946","ISSN":"0024-2519","journalAbbreviation":"The Library Quarterly","author":[{"family":"Williams","given":"Kate"}],"issued":{"date-parts":[["2012",1,1]]}}}],"schema":"https://github.com/citation-style-language/schema/raw/master/csl-citation.json"} </w:instrText>
      </w:r>
      <w:r w:rsidR="008318A0" w:rsidRPr="002814FA">
        <w:rPr>
          <w:sz w:val="22"/>
        </w:rPr>
        <w:fldChar w:fldCharType="separate"/>
      </w:r>
      <w:r w:rsidR="008318A0" w:rsidRPr="002814FA">
        <w:rPr>
          <w:sz w:val="22"/>
        </w:rPr>
        <w:t>(Williams 2012b)</w:t>
      </w:r>
      <w:r w:rsidR="008318A0" w:rsidRPr="002814FA">
        <w:rPr>
          <w:sz w:val="22"/>
        </w:rPr>
        <w:fldChar w:fldCharType="end"/>
      </w:r>
      <w:r w:rsidR="008318A0" w:rsidRPr="002814FA">
        <w:rPr>
          <w:sz w:val="22"/>
        </w:rPr>
        <w:t xml:space="preserve"> </w:t>
      </w:r>
      <w:r w:rsidR="00315198" w:rsidRPr="002814FA">
        <w:rPr>
          <w:sz w:val="22"/>
        </w:rPr>
        <w:t xml:space="preserve">Two, </w:t>
      </w:r>
      <w:r w:rsidR="008318A0" w:rsidRPr="002814FA">
        <w:rPr>
          <w:sz w:val="22"/>
        </w:rPr>
        <w:t>informatics lifecourse</w:t>
      </w:r>
      <w:r w:rsidR="00020200" w:rsidRPr="002814FA">
        <w:rPr>
          <w:sz w:val="22"/>
        </w:rPr>
        <w:t xml:space="preserve">: </w:t>
      </w:r>
      <w:r w:rsidR="008318A0" w:rsidRPr="002814FA">
        <w:rPr>
          <w:sz w:val="22"/>
        </w:rPr>
        <w:t xml:space="preserve">the unique pattern of informatics moments in a person’s life impacted by their life changes – job changes, household moves, and changes in social support networks. </w:t>
      </w:r>
      <w:r w:rsidR="008318A0" w:rsidRPr="002814FA">
        <w:rPr>
          <w:sz w:val="22"/>
        </w:rPr>
        <w:fldChar w:fldCharType="begin"/>
      </w:r>
      <w:r w:rsidR="008318A0" w:rsidRPr="002814FA">
        <w:rPr>
          <w:sz w:val="22"/>
        </w:rPr>
        <w:instrText xml:space="preserve"> ADDIN ZOTERO_ITEM CSL_CITATION {"citationID":"N7kcYxqC","properties":{"formattedCitation":"(Lenstra 2016, 2019)","plainCitation":"(Lenstra 2016, 2019)","noteIndex":0},"citationItems":[{"id":1072,"uris":["http://zotero.org/users/local/0e4H24R7/items/KK9GRFND"],"uri":["http://zotero.org/users/local/0e4H24R7/items/KK9GRFND"],"itemData":{"id":1072,"type":"thesis","title":"The community informatics of an aging society: a comparative case study of senior centers and public libraries","publisher":"University of Illinois at Urbana-Champaign","genre":"PhD Dissertation","source":"Zotero","language":"en","author":[{"family":"Lenstra","given":"Noah"}],"issued":{"date-parts":[["2016"]]}}},{"id":1101,"uris":["http://zotero.org/users/local/0e4H24R7/items/H2QH5VIE"],"uri":["http://zotero.org/users/local/0e4H24R7/items/H2QH5VIE"],"itemData":{"id":1101,"type":"chapter","title":"Designing for the informatics life course and aging in place","container-title":"Perspectives on human-computer interaction research with older people","publisher":"Springer","publisher-place":"Berlin","event-place":"Berlin","abstract":"https://hciolderpopulation.wordpress.com/accepted-chapters/","author":[{"family":"Lenstra","given":"Noah"}],"editor":[{"family":"Sayago","given":"Sergio"}],"issued":{"date-parts":[["2019"]],"season":"forthcoming"}}}],"schema":"https://github.com/citation-style-language/schema/raw/master/csl-citation.json"} </w:instrText>
      </w:r>
      <w:r w:rsidR="008318A0" w:rsidRPr="002814FA">
        <w:rPr>
          <w:sz w:val="22"/>
        </w:rPr>
        <w:fldChar w:fldCharType="separate"/>
      </w:r>
      <w:r w:rsidR="008318A0" w:rsidRPr="002814FA">
        <w:rPr>
          <w:sz w:val="22"/>
        </w:rPr>
        <w:t>(Lenstra 2016, 2019)</w:t>
      </w:r>
      <w:r w:rsidR="008318A0" w:rsidRPr="002814FA">
        <w:rPr>
          <w:sz w:val="22"/>
        </w:rPr>
        <w:fldChar w:fldCharType="end"/>
      </w:r>
      <w:r w:rsidR="008318A0" w:rsidRPr="002814FA">
        <w:rPr>
          <w:sz w:val="22"/>
        </w:rPr>
        <w:t xml:space="preserve"> </w:t>
      </w:r>
      <w:r w:rsidR="00315198" w:rsidRPr="002814FA">
        <w:rPr>
          <w:sz w:val="22"/>
        </w:rPr>
        <w:t xml:space="preserve">Three, </w:t>
      </w:r>
      <w:r w:rsidR="008318A0" w:rsidRPr="002814FA">
        <w:rPr>
          <w:sz w:val="22"/>
        </w:rPr>
        <w:t>digital poverty</w:t>
      </w:r>
      <w:r w:rsidR="00020200" w:rsidRPr="002814FA">
        <w:rPr>
          <w:sz w:val="22"/>
        </w:rPr>
        <w:t xml:space="preserve">: </w:t>
      </w:r>
      <w:r w:rsidR="008318A0" w:rsidRPr="002814FA">
        <w:rPr>
          <w:sz w:val="22"/>
        </w:rPr>
        <w:t xml:space="preserve">a composite measurement of a person’s access, use, awareness, and skills that enable productive use of these new tools. </w:t>
      </w:r>
      <w:r w:rsidR="008318A0" w:rsidRPr="002814FA">
        <w:rPr>
          <w:sz w:val="22"/>
        </w:rPr>
        <w:fldChar w:fldCharType="begin"/>
      </w:r>
      <w:r w:rsidR="008318A0" w:rsidRPr="002814FA">
        <w:rPr>
          <w:sz w:val="22"/>
        </w:rPr>
        <w:instrText xml:space="preserve"> ADDIN ZOTERO_ITEM CSL_CITATION {"citationID":"qo1WQM3Y","properties":{"formattedCitation":"(Wang and Yan 2013; Yan 2018)","plainCitation":"(Wang and Yan 2013; Yan 2018)","noteIndex":0},"citationItems":[{"id":1108,"uris":["http://zotero.org/users/local/0e4H24R7/items/8NJAYPU8"],"uri":["http://zotero.org/users/local/0e4H24R7/items/8NJAYPU8"],"itemData":{"id":1108,"type":"article-journal","title":"Value of Social Capital on Bridging Accidental Digital Divide among Rural Residents: A Field Report from Jinghai County, Tianjin","container-title":"Journal of Library Science in China (English)","page":"116-129","volume":"5","language":"English","author":[{"family":"Wang","given":"Ming"},{"family":"Yan","given":"Hui"}],"issued":{"date-parts":[["2013"]]}}},{"id":1109,"uris":["http://zotero.org/users/local/0e4H24R7/items/N8XWSEWF"],"uri":["http://zotero.org/users/local/0e4H24R7/items/N8XWSEWF"],"itemData":{"id":1109,"type":"article-journal","title":"Structural Origins of Digital Poverty in Rural China","container-title":"Journal of Library Science in China (English)","page":"93-111","volume":"9","abstract":"When information and communication technologies and information resources produce more GDP and social wealth, create more jobs, improve efficiency of governance and business, and increase residents’ income and life quality, they are challenging social resources distribution mechanism, poverty alleviation and social balanced development by nurturing digital poverty. The paper proposes three research questions: 1) What is the essence of digital poverty? 2) What are the typical categories of digital poverty phenomena? 3) What are the structural factors and how do they determine the different sorts of digital poverty?The author finished a large scale of and long time field studies on digital poverty in rural China, including 4 provinces and 2 municipalities. 337 rural residents participated in our in-depth interviews, focus groups and social experiments. Content analysis method is employed to construct definitions of digital poverty and structural poverty, categories of digital poverty, and structural origins. The paper defines digital poverty as a multi-dimensional phenomena and status of social individuals on 8 digital elements, including digitally physical tools, digital services, digital abilities, digital efforts, digital social norms, digital social support and digital social impacts. Based on the 8 core digital elements, I recognize and describe the following typical categories of digitally poor communities: physically poor communities, digitally illiterate communities, psychologically vulnerable communities, socially lonely communities, digitally idle communities, digital resisters, vain seekers, and the digitally extremely poor. Furthermore, structural poverty is defined in comparison with individual and cultural poverty, and structural origins of digital poverty are distinguished and proved by field evidences. Four structural factors covering economic capital, cultural capital, social capital and political capital are impacting typical sorts of digital poverty separately and comprehensively. Finally, 6 strategic reflections on digital poverty alleviation are proposed.","language":"English","author":[{"family":"Yan","given":"Hui"}],"issued":{"date-parts":[["2018",3]]}}}],"schema":"https://github.com/citation-style-language/schema/raw/master/csl-citation.json"} </w:instrText>
      </w:r>
      <w:r w:rsidR="008318A0" w:rsidRPr="002814FA">
        <w:rPr>
          <w:sz w:val="22"/>
        </w:rPr>
        <w:fldChar w:fldCharType="separate"/>
      </w:r>
      <w:r w:rsidR="008318A0" w:rsidRPr="002814FA">
        <w:rPr>
          <w:sz w:val="22"/>
        </w:rPr>
        <w:t>(Wang and Yan 2013; Yan 2018)</w:t>
      </w:r>
      <w:r w:rsidR="008318A0" w:rsidRPr="002814FA">
        <w:rPr>
          <w:sz w:val="22"/>
        </w:rPr>
        <w:fldChar w:fldCharType="end"/>
      </w:r>
      <w:r w:rsidR="008318A0" w:rsidRPr="002814FA">
        <w:rPr>
          <w:sz w:val="22"/>
        </w:rPr>
        <w:t xml:space="preserve"> And </w:t>
      </w:r>
      <w:r w:rsidR="00315198" w:rsidRPr="002814FA">
        <w:rPr>
          <w:sz w:val="22"/>
        </w:rPr>
        <w:t xml:space="preserve">four, </w:t>
      </w:r>
      <w:r w:rsidR="008318A0" w:rsidRPr="002814FA">
        <w:rPr>
          <w:sz w:val="22"/>
        </w:rPr>
        <w:t>social capital</w:t>
      </w:r>
      <w:r w:rsidR="00020200" w:rsidRPr="002814FA">
        <w:rPr>
          <w:sz w:val="22"/>
        </w:rPr>
        <w:t xml:space="preserve">: </w:t>
      </w:r>
      <w:r w:rsidR="008318A0" w:rsidRPr="002814FA">
        <w:rPr>
          <w:sz w:val="22"/>
        </w:rPr>
        <w:t>people rely</w:t>
      </w:r>
      <w:r w:rsidR="00020200" w:rsidRPr="002814FA">
        <w:rPr>
          <w:sz w:val="22"/>
        </w:rPr>
        <w:t>ing</w:t>
      </w:r>
      <w:r w:rsidR="008318A0" w:rsidRPr="002814FA">
        <w:rPr>
          <w:sz w:val="22"/>
        </w:rPr>
        <w:t xml:space="preserve"> on their social networks to access and importantly to share tech help, rather than formal channels such as public agencies, workplaces, or the marketplace. </w:t>
      </w:r>
      <w:r w:rsidR="008318A0" w:rsidRPr="002814FA">
        <w:rPr>
          <w:sz w:val="22"/>
        </w:rPr>
        <w:fldChar w:fldCharType="begin"/>
      </w:r>
      <w:r w:rsidR="008318A0" w:rsidRPr="002814FA">
        <w:rPr>
          <w:sz w:val="22"/>
        </w:rPr>
        <w:instrText xml:space="preserve"> ADDIN ZOTERO_ITEM CSL_CITATION {"citationID":"ONx28r7k","properties":{"formattedCitation":"(Williams 2012a)","plainCitation":"(Williams 2012a)","noteIndex":0},"citationItems":[{"id":1164,"uris":["http://zotero.org/users/local/0e4H24R7/items/SDZTPP43"],"u</w:instrText>
      </w:r>
      <w:r w:rsidR="008318A0" w:rsidRPr="002814FA">
        <w:rPr>
          <w:rFonts w:hint="eastAsia"/>
          <w:sz w:val="22"/>
        </w:rPr>
        <w:instrText>ri":["http://zotero.org/users/local/0e4H24R7/items/SDZTPP43"],"itemData":{"id":1164,"type":"article-journal","title":"</w:instrText>
      </w:r>
      <w:r w:rsidR="008318A0" w:rsidRPr="002814FA">
        <w:rPr>
          <w:rFonts w:hint="eastAsia"/>
          <w:sz w:val="22"/>
        </w:rPr>
        <w:instrText>中国科学院文献情报中心机构知识库</w:instrText>
      </w:r>
      <w:r w:rsidR="008318A0" w:rsidRPr="002814FA">
        <w:rPr>
          <w:rFonts w:hint="eastAsia"/>
          <w:sz w:val="22"/>
        </w:rPr>
        <w:instrText>(NSL OpenIR): Social networks, social capital, and the use of information technology in the urban village: A study of com</w:instrText>
      </w:r>
      <w:r w:rsidR="008318A0" w:rsidRPr="002814FA">
        <w:rPr>
          <w:sz w:val="22"/>
        </w:rPr>
        <w:instrText xml:space="preserve">munity groups in Manchester, England","container-title":"Chinese Journal of Library and Information Science","page":"35-48","volume":"4","issue":"3/4","author":[{"family":"Williams","given":"Kate"}],"issued":{"date-parts":[["2012"]]}}}],"schema":"https://github.com/citation-style-language/schema/raw/master/csl-citation.json"} </w:instrText>
      </w:r>
      <w:r w:rsidR="008318A0" w:rsidRPr="002814FA">
        <w:rPr>
          <w:sz w:val="22"/>
        </w:rPr>
        <w:fldChar w:fldCharType="separate"/>
      </w:r>
      <w:r w:rsidR="008318A0" w:rsidRPr="002814FA">
        <w:rPr>
          <w:sz w:val="22"/>
        </w:rPr>
        <w:t>(Williams 2012a)</w:t>
      </w:r>
      <w:r w:rsidR="008318A0" w:rsidRPr="002814FA">
        <w:rPr>
          <w:sz w:val="22"/>
        </w:rPr>
        <w:fldChar w:fldCharType="end"/>
      </w:r>
    </w:p>
    <w:p w14:paraId="070FB810" w14:textId="77777777" w:rsidR="00783428" w:rsidRPr="002814FA" w:rsidRDefault="00315198" w:rsidP="002814FA">
      <w:pPr>
        <w:tabs>
          <w:tab w:val="clear" w:pos="720"/>
        </w:tabs>
        <w:spacing w:after="160"/>
        <w:ind w:left="0" w:right="720" w:firstLine="0"/>
        <w:rPr>
          <w:sz w:val="22"/>
        </w:rPr>
      </w:pPr>
      <w:r w:rsidRPr="002814FA">
        <w:rPr>
          <w:sz w:val="22"/>
        </w:rPr>
        <w:t xml:space="preserve">‘Including’ in our method has two </w:t>
      </w:r>
      <w:r w:rsidR="00020200" w:rsidRPr="002814FA">
        <w:rPr>
          <w:sz w:val="22"/>
        </w:rPr>
        <w:t>aspects</w:t>
      </w:r>
      <w:r w:rsidRPr="002814FA">
        <w:rPr>
          <w:sz w:val="22"/>
        </w:rPr>
        <w:t xml:space="preserve">. One, </w:t>
      </w:r>
      <w:r w:rsidR="00062D1E" w:rsidRPr="002814FA">
        <w:rPr>
          <w:sz w:val="22"/>
        </w:rPr>
        <w:t>providing service along with gathering data</w:t>
      </w:r>
      <w:r w:rsidRPr="002814FA">
        <w:rPr>
          <w:sz w:val="22"/>
        </w:rPr>
        <w:t xml:space="preserve">, </w:t>
      </w:r>
      <w:r w:rsidR="00062D1E" w:rsidRPr="002814FA">
        <w:rPr>
          <w:sz w:val="22"/>
        </w:rPr>
        <w:t xml:space="preserve">tech help along with each interview. </w:t>
      </w:r>
      <w:r w:rsidRPr="002814FA">
        <w:rPr>
          <w:sz w:val="22"/>
        </w:rPr>
        <w:t xml:space="preserve">Two, </w:t>
      </w:r>
      <w:r w:rsidR="009D2276" w:rsidRPr="002814FA">
        <w:rPr>
          <w:sz w:val="22"/>
        </w:rPr>
        <w:t xml:space="preserve">including </w:t>
      </w:r>
      <w:r w:rsidR="00062D1E" w:rsidRPr="002814FA">
        <w:rPr>
          <w:sz w:val="22"/>
        </w:rPr>
        <w:t>LIS</w:t>
      </w:r>
      <w:r w:rsidR="00020200" w:rsidRPr="002814FA">
        <w:rPr>
          <w:sz w:val="22"/>
        </w:rPr>
        <w:t>/IM</w:t>
      </w:r>
      <w:r w:rsidR="00062D1E" w:rsidRPr="002814FA">
        <w:rPr>
          <w:sz w:val="22"/>
        </w:rPr>
        <w:t xml:space="preserve"> students to carry out one or more interviews</w:t>
      </w:r>
      <w:r w:rsidRPr="002814FA">
        <w:rPr>
          <w:sz w:val="22"/>
        </w:rPr>
        <w:t>/</w:t>
      </w:r>
      <w:r w:rsidR="00062D1E" w:rsidRPr="002814FA">
        <w:rPr>
          <w:sz w:val="22"/>
        </w:rPr>
        <w:t>help sessions</w:t>
      </w:r>
      <w:r w:rsidR="009D2276" w:rsidRPr="002814FA">
        <w:rPr>
          <w:sz w:val="22"/>
        </w:rPr>
        <w:t xml:space="preserve"> as part of coursework with one of the researchers</w:t>
      </w:r>
      <w:r w:rsidR="00062D1E" w:rsidRPr="002814FA">
        <w:rPr>
          <w:sz w:val="22"/>
        </w:rPr>
        <w:t xml:space="preserve">. </w:t>
      </w:r>
      <w:r w:rsidR="009D2276" w:rsidRPr="002814FA">
        <w:rPr>
          <w:sz w:val="22"/>
        </w:rPr>
        <w:t xml:space="preserve">Students </w:t>
      </w:r>
      <w:r w:rsidRPr="002814FA">
        <w:rPr>
          <w:sz w:val="22"/>
        </w:rPr>
        <w:t xml:space="preserve">thus </w:t>
      </w:r>
      <w:r w:rsidR="00062D1E" w:rsidRPr="002814FA">
        <w:rPr>
          <w:sz w:val="22"/>
        </w:rPr>
        <w:t xml:space="preserve">learn basic social science field methods </w:t>
      </w:r>
      <w:r w:rsidRPr="002814FA">
        <w:rPr>
          <w:sz w:val="22"/>
        </w:rPr>
        <w:t xml:space="preserve">and </w:t>
      </w:r>
      <w:r w:rsidR="00020200" w:rsidRPr="002814FA">
        <w:rPr>
          <w:sz w:val="22"/>
        </w:rPr>
        <w:t xml:space="preserve">the </w:t>
      </w:r>
      <w:r w:rsidRPr="002814FA">
        <w:rPr>
          <w:sz w:val="22"/>
        </w:rPr>
        <w:t xml:space="preserve">basics of </w:t>
      </w:r>
      <w:r w:rsidR="00062D1E" w:rsidRPr="002814FA">
        <w:rPr>
          <w:sz w:val="22"/>
        </w:rPr>
        <w:t>help</w:t>
      </w:r>
      <w:r w:rsidRPr="002814FA">
        <w:rPr>
          <w:sz w:val="22"/>
        </w:rPr>
        <w:t>ing</w:t>
      </w:r>
      <w:r w:rsidR="00062D1E" w:rsidRPr="002814FA">
        <w:rPr>
          <w:sz w:val="22"/>
        </w:rPr>
        <w:t xml:space="preserve"> others with digital technology</w:t>
      </w:r>
      <w:r w:rsidRPr="002814FA">
        <w:rPr>
          <w:sz w:val="22"/>
        </w:rPr>
        <w:t xml:space="preserve">, </w:t>
      </w:r>
      <w:r w:rsidR="00062D1E" w:rsidRPr="002814FA">
        <w:rPr>
          <w:sz w:val="22"/>
        </w:rPr>
        <w:t>model</w:t>
      </w:r>
      <w:r w:rsidRPr="002814FA">
        <w:rPr>
          <w:sz w:val="22"/>
        </w:rPr>
        <w:t>ing</w:t>
      </w:r>
      <w:r w:rsidR="00062D1E" w:rsidRPr="002814FA">
        <w:rPr>
          <w:sz w:val="22"/>
        </w:rPr>
        <w:t xml:space="preserve"> citizenship in the digital age. These tasks are chief among those that information professionals are asked to do at reference desks and elsewhere in our information institutions.</w:t>
      </w:r>
      <w:r w:rsidR="00E8286B" w:rsidRPr="002814FA">
        <w:rPr>
          <w:sz w:val="22"/>
        </w:rPr>
        <w:t xml:space="preserve"> This aspect of </w:t>
      </w:r>
      <w:r w:rsidRPr="002814FA">
        <w:rPr>
          <w:sz w:val="22"/>
        </w:rPr>
        <w:t xml:space="preserve">our </w:t>
      </w:r>
      <w:r w:rsidR="00E8286B" w:rsidRPr="002814FA">
        <w:rPr>
          <w:sz w:val="22"/>
        </w:rPr>
        <w:lastRenderedPageBreak/>
        <w:t>method can be summarized as turning the classroom from a site of knowledge consumption to a site of knowledge production.</w:t>
      </w:r>
    </w:p>
    <w:p w14:paraId="0114E6BA" w14:textId="77777777" w:rsidR="00A0603D" w:rsidRPr="002814FA" w:rsidRDefault="00A471B7" w:rsidP="002814FA">
      <w:pPr>
        <w:tabs>
          <w:tab w:val="clear" w:pos="720"/>
        </w:tabs>
        <w:spacing w:after="160"/>
        <w:ind w:left="0" w:right="720" w:firstLine="0"/>
        <w:rPr>
          <w:sz w:val="22"/>
        </w:rPr>
      </w:pPr>
      <w:r w:rsidRPr="002814FA">
        <w:rPr>
          <w:sz w:val="22"/>
        </w:rPr>
        <w:t xml:space="preserve">This workshop is designed to appeal especially </w:t>
      </w:r>
      <w:r w:rsidR="00A0603D" w:rsidRPr="002814FA">
        <w:rPr>
          <w:sz w:val="22"/>
        </w:rPr>
        <w:t xml:space="preserve">but not only </w:t>
      </w:r>
      <w:r w:rsidRPr="002814FA">
        <w:rPr>
          <w:sz w:val="22"/>
        </w:rPr>
        <w:t>to junior scholars</w:t>
      </w:r>
      <w:r w:rsidR="00A67F24" w:rsidRPr="002814FA">
        <w:rPr>
          <w:sz w:val="22"/>
        </w:rPr>
        <w:t xml:space="preserve"> (</w:t>
      </w:r>
      <w:r w:rsidRPr="002814FA">
        <w:rPr>
          <w:sz w:val="22"/>
        </w:rPr>
        <w:t xml:space="preserve">doctoral </w:t>
      </w:r>
      <w:r w:rsidR="00A67F24" w:rsidRPr="002814FA">
        <w:rPr>
          <w:sz w:val="22"/>
        </w:rPr>
        <w:t xml:space="preserve">candidates </w:t>
      </w:r>
      <w:r w:rsidRPr="002814FA">
        <w:rPr>
          <w:sz w:val="22"/>
        </w:rPr>
        <w:t>and assistant professors</w:t>
      </w:r>
      <w:r w:rsidR="00A67F24" w:rsidRPr="002814FA">
        <w:rPr>
          <w:sz w:val="22"/>
        </w:rPr>
        <w:t>)</w:t>
      </w:r>
      <w:r w:rsidRPr="002814FA">
        <w:rPr>
          <w:sz w:val="22"/>
        </w:rPr>
        <w:t xml:space="preserve"> who are looking for research projects that complement their solo work and result in datasets and joint publications. The study design to be presented will include a field handbook and an instrument. The populations that each partner will study will vary widely, but we expect to focus on adults of various demographics with respect to age, gender, education, occupation, urban/rural, and country of residence. </w:t>
      </w:r>
      <w:r w:rsidR="00A0603D" w:rsidRPr="002814FA">
        <w:rPr>
          <w:sz w:val="22"/>
        </w:rPr>
        <w:t xml:space="preserve">The driving ideas of the project </w:t>
      </w:r>
      <w:r w:rsidR="00E63FD1" w:rsidRPr="002814FA">
        <w:rPr>
          <w:sz w:val="22"/>
        </w:rPr>
        <w:t xml:space="preserve">from the workshop organizers </w:t>
      </w:r>
      <w:r w:rsidR="00A0603D" w:rsidRPr="002814FA">
        <w:rPr>
          <w:sz w:val="22"/>
        </w:rPr>
        <w:t>will be augmented from those of the proposers to include other ideas from information behavior</w:t>
      </w:r>
      <w:r w:rsidR="00E63FD1" w:rsidRPr="002814FA">
        <w:rPr>
          <w:sz w:val="22"/>
        </w:rPr>
        <w:t xml:space="preserve">, </w:t>
      </w:r>
      <w:r w:rsidR="00A0603D" w:rsidRPr="002814FA">
        <w:rPr>
          <w:sz w:val="22"/>
        </w:rPr>
        <w:t xml:space="preserve">human-computer interaction, </w:t>
      </w:r>
      <w:r w:rsidR="00E63FD1" w:rsidRPr="002814FA">
        <w:rPr>
          <w:sz w:val="22"/>
        </w:rPr>
        <w:t xml:space="preserve">library science, and internet research, </w:t>
      </w:r>
      <w:r w:rsidR="00A0603D" w:rsidRPr="002814FA">
        <w:rPr>
          <w:sz w:val="22"/>
        </w:rPr>
        <w:t xml:space="preserve">depending on those who </w:t>
      </w:r>
      <w:r w:rsidR="00E63FD1" w:rsidRPr="002814FA">
        <w:rPr>
          <w:sz w:val="22"/>
        </w:rPr>
        <w:t>attend the workshop and join the project</w:t>
      </w:r>
      <w:r w:rsidR="00A0603D" w:rsidRPr="002814FA">
        <w:rPr>
          <w:sz w:val="22"/>
        </w:rPr>
        <w:t>.</w:t>
      </w:r>
      <w:r w:rsidR="00020200" w:rsidRPr="002814FA">
        <w:rPr>
          <w:sz w:val="22"/>
        </w:rPr>
        <w:t xml:space="preserve"> So we expect to better knit together a network of scholars across the </w:t>
      </w:r>
      <w:proofErr w:type="spellStart"/>
      <w:r w:rsidR="00020200" w:rsidRPr="002814FA">
        <w:rPr>
          <w:sz w:val="22"/>
        </w:rPr>
        <w:t>iSchools</w:t>
      </w:r>
      <w:proofErr w:type="spellEnd"/>
      <w:r w:rsidR="00020200" w:rsidRPr="002814FA">
        <w:rPr>
          <w:sz w:val="22"/>
        </w:rPr>
        <w:t>.</w:t>
      </w:r>
    </w:p>
    <w:p w14:paraId="19E427CB" w14:textId="77777777" w:rsidR="00A0603D" w:rsidRPr="002814FA" w:rsidRDefault="00A471B7" w:rsidP="002814FA">
      <w:pPr>
        <w:tabs>
          <w:tab w:val="clear" w:pos="720"/>
        </w:tabs>
        <w:spacing w:after="160"/>
        <w:ind w:left="0" w:right="720" w:firstLine="0"/>
        <w:rPr>
          <w:sz w:val="22"/>
        </w:rPr>
      </w:pPr>
      <w:r w:rsidRPr="002814FA">
        <w:rPr>
          <w:sz w:val="22"/>
        </w:rPr>
        <w:t xml:space="preserve">The study will </w:t>
      </w:r>
      <w:r w:rsidR="00374EF0" w:rsidRPr="002814FA">
        <w:rPr>
          <w:sz w:val="22"/>
        </w:rPr>
        <w:t xml:space="preserve">span </w:t>
      </w:r>
      <w:r w:rsidRPr="002814FA">
        <w:rPr>
          <w:sz w:val="22"/>
        </w:rPr>
        <w:t xml:space="preserve">three </w:t>
      </w:r>
      <w:r w:rsidR="00374EF0" w:rsidRPr="002814FA">
        <w:rPr>
          <w:sz w:val="22"/>
        </w:rPr>
        <w:t>years</w:t>
      </w:r>
      <w:r w:rsidRPr="002814FA">
        <w:rPr>
          <w:sz w:val="22"/>
        </w:rPr>
        <w:t xml:space="preserve">. </w:t>
      </w:r>
      <w:r w:rsidR="00020200" w:rsidRPr="002814FA">
        <w:rPr>
          <w:sz w:val="22"/>
        </w:rPr>
        <w:t>C</w:t>
      </w:r>
      <w:r w:rsidR="00A0603D" w:rsidRPr="002814FA">
        <w:rPr>
          <w:sz w:val="22"/>
        </w:rPr>
        <w:t xml:space="preserve">alendar year 2019 </w:t>
      </w:r>
      <w:r w:rsidRPr="002814FA">
        <w:rPr>
          <w:sz w:val="22"/>
        </w:rPr>
        <w:t xml:space="preserve">will be </w:t>
      </w:r>
      <w:r w:rsidR="00A0603D" w:rsidRPr="002814FA">
        <w:rPr>
          <w:sz w:val="22"/>
        </w:rPr>
        <w:t xml:space="preserve">recruiting researchers </w:t>
      </w:r>
      <w:r w:rsidRPr="002814FA">
        <w:rPr>
          <w:sz w:val="22"/>
        </w:rPr>
        <w:t xml:space="preserve">and fine tuning the research </w:t>
      </w:r>
      <w:r w:rsidR="00A0603D" w:rsidRPr="002814FA">
        <w:rPr>
          <w:sz w:val="22"/>
        </w:rPr>
        <w:t xml:space="preserve">design. </w:t>
      </w:r>
      <w:r w:rsidR="00020200" w:rsidRPr="002814FA">
        <w:rPr>
          <w:sz w:val="22"/>
        </w:rPr>
        <w:t xml:space="preserve">The year </w:t>
      </w:r>
      <w:r w:rsidR="00A0603D" w:rsidRPr="002814FA">
        <w:rPr>
          <w:sz w:val="22"/>
        </w:rPr>
        <w:t xml:space="preserve">2020 will be field work. </w:t>
      </w:r>
      <w:r w:rsidR="00020200" w:rsidRPr="002814FA">
        <w:rPr>
          <w:sz w:val="22"/>
        </w:rPr>
        <w:t xml:space="preserve">And </w:t>
      </w:r>
      <w:r w:rsidR="00A0603D" w:rsidRPr="002814FA">
        <w:rPr>
          <w:sz w:val="22"/>
        </w:rPr>
        <w:t xml:space="preserve">2021 will be data sharing and report out. We hope to see </w:t>
      </w:r>
      <w:r w:rsidR="00020200" w:rsidRPr="002814FA">
        <w:rPr>
          <w:sz w:val="22"/>
        </w:rPr>
        <w:t xml:space="preserve">presentations and publications </w:t>
      </w:r>
      <w:r w:rsidR="00A0603D" w:rsidRPr="002814FA">
        <w:rPr>
          <w:sz w:val="22"/>
        </w:rPr>
        <w:t xml:space="preserve">by individual researchers and by the entire team, facilitated by sharing of data and by a second workshop at the </w:t>
      </w:r>
      <w:r w:rsidR="00020200" w:rsidRPr="002814FA">
        <w:rPr>
          <w:sz w:val="22"/>
        </w:rPr>
        <w:t xml:space="preserve">2021 </w:t>
      </w:r>
      <w:r w:rsidR="00A0603D" w:rsidRPr="002814FA">
        <w:rPr>
          <w:sz w:val="22"/>
        </w:rPr>
        <w:t>iConference.</w:t>
      </w:r>
    </w:p>
    <w:p w14:paraId="60D74F64" w14:textId="77777777" w:rsidR="008318A0" w:rsidRPr="002814FA" w:rsidRDefault="008318A0" w:rsidP="002814FA">
      <w:pPr>
        <w:tabs>
          <w:tab w:val="clear" w:pos="720"/>
        </w:tabs>
        <w:spacing w:after="160"/>
        <w:ind w:left="0" w:right="720" w:firstLine="0"/>
        <w:rPr>
          <w:sz w:val="22"/>
        </w:rPr>
      </w:pPr>
      <w:r w:rsidRPr="002814FA">
        <w:rPr>
          <w:b/>
          <w:sz w:val="22"/>
        </w:rPr>
        <w:t>Funding.</w:t>
      </w:r>
      <w:r w:rsidRPr="002814FA">
        <w:rPr>
          <w:sz w:val="22"/>
        </w:rPr>
        <w:t xml:space="preserve"> A grant from China’s National Office for Philosophy and Social Sciences will cover translation and any incidentals for the workshop. The partners will pay for their own travel, data collection, and analysis. “</w:t>
      </w:r>
      <w:r w:rsidR="00020200" w:rsidRPr="002814FA">
        <w:rPr>
          <w:sz w:val="22"/>
        </w:rPr>
        <w:t>C</w:t>
      </w:r>
      <w:r w:rsidRPr="002814FA">
        <w:rPr>
          <w:sz w:val="22"/>
        </w:rPr>
        <w:t xml:space="preserve">lassroom as site of production” </w:t>
      </w:r>
      <w:r w:rsidR="00020200" w:rsidRPr="002814FA">
        <w:rPr>
          <w:sz w:val="22"/>
        </w:rPr>
        <w:t xml:space="preserve">means </w:t>
      </w:r>
      <w:r w:rsidRPr="002814FA">
        <w:rPr>
          <w:sz w:val="22"/>
        </w:rPr>
        <w:t xml:space="preserve">that data can be collected in one or two semesters by </w:t>
      </w:r>
      <w:r w:rsidR="00020200" w:rsidRPr="002814FA">
        <w:rPr>
          <w:sz w:val="22"/>
        </w:rPr>
        <w:t xml:space="preserve">each researcher </w:t>
      </w:r>
      <w:r w:rsidRPr="002814FA">
        <w:rPr>
          <w:sz w:val="22"/>
        </w:rPr>
        <w:t>working with a course full of students.</w:t>
      </w:r>
    </w:p>
    <w:p w14:paraId="3F0DA0F5" w14:textId="77777777" w:rsidR="007F3DC0" w:rsidRPr="00EC5003" w:rsidRDefault="00EC5003" w:rsidP="002814FA">
      <w:pPr>
        <w:tabs>
          <w:tab w:val="clear" w:pos="720"/>
        </w:tabs>
        <w:spacing w:after="160"/>
        <w:ind w:left="0" w:right="720" w:firstLine="0"/>
        <w:rPr>
          <w:b/>
        </w:rPr>
      </w:pPr>
      <w:r w:rsidRPr="00EC5003">
        <w:rPr>
          <w:b/>
        </w:rPr>
        <w:t>Works Cited</w:t>
      </w:r>
    </w:p>
    <w:p w14:paraId="08E4AF46" w14:textId="77777777" w:rsidR="00E52D84" w:rsidRPr="00E52D84" w:rsidRDefault="00E52D84" w:rsidP="0019044F">
      <w:pPr>
        <w:pStyle w:val="Bibliography"/>
      </w:pPr>
      <w:r>
        <w:fldChar w:fldCharType="begin"/>
      </w:r>
      <w:r>
        <w:instrText xml:space="preserve"> ADDIN ZOTERO_BIBL {"uncited":[],"omitted":[],"custom":[]} CSL_BIBLIOGRAPHY </w:instrText>
      </w:r>
      <w:r>
        <w:fldChar w:fldCharType="separate"/>
      </w:r>
      <w:r w:rsidRPr="00E52D84">
        <w:t>Lenstra, Noah. 2016. “The Community Informatics of an Aging Society: A Comparative Case Study of Senior Centers and Public Libraries.” PhD Dissertation, University of Illinois at Urbana-Champaign.</w:t>
      </w:r>
    </w:p>
    <w:p w14:paraId="4824C2DB" w14:textId="77777777" w:rsidR="00E52D84" w:rsidRPr="00E52D84" w:rsidRDefault="00E52D84" w:rsidP="0019044F">
      <w:pPr>
        <w:pStyle w:val="Bibliography"/>
      </w:pPr>
      <w:r w:rsidRPr="00E52D84">
        <w:t xml:space="preserve">———. 2019. “Designing for the Informatics Life Course and Aging in Place.” In </w:t>
      </w:r>
      <w:r w:rsidRPr="00E52D84">
        <w:rPr>
          <w:i/>
          <w:iCs/>
        </w:rPr>
        <w:t>Perspectives on Human-Computer Interaction Research with Older People</w:t>
      </w:r>
      <w:r w:rsidRPr="00E52D84">
        <w:t>, edited by Sergio Sayago. Berlin: Springer.</w:t>
      </w:r>
    </w:p>
    <w:p w14:paraId="45542EC3" w14:textId="77777777" w:rsidR="00E52D84" w:rsidRPr="00E52D84" w:rsidRDefault="00E52D84" w:rsidP="0019044F">
      <w:pPr>
        <w:pStyle w:val="Bibliography"/>
      </w:pPr>
      <w:r w:rsidRPr="00E52D84">
        <w:t xml:space="preserve">Wang, Ming, and Hui Yan. 2013. “Value of Social Capital on Bridging Accidental Digital Divide among Rural Residents: A Field Report from Jinghai County, Tianjin.” </w:t>
      </w:r>
      <w:r w:rsidRPr="00E52D84">
        <w:rPr>
          <w:i/>
          <w:iCs/>
        </w:rPr>
        <w:t>Journal of Library Science in China (English)</w:t>
      </w:r>
      <w:r w:rsidRPr="00E52D84">
        <w:t xml:space="preserve"> 5: 116–29.</w:t>
      </w:r>
    </w:p>
    <w:p w14:paraId="4992DB8F" w14:textId="77777777" w:rsidR="00E52D84" w:rsidRPr="00E52D84" w:rsidRDefault="00E52D84" w:rsidP="0019044F">
      <w:pPr>
        <w:pStyle w:val="Bibliography"/>
      </w:pPr>
      <w:r w:rsidRPr="00E52D84">
        <w:t>Williams, Kate. 2012a. “</w:t>
      </w:r>
      <w:r w:rsidRPr="00E52D84">
        <w:t>中国科学院文献情报中心机构知识库</w:t>
      </w:r>
      <w:r w:rsidRPr="00E52D84">
        <w:t xml:space="preserve">(NSL OpenIR): Social Networks, Social Capital, and the Use of Information Technology in the Urban Village: A Study of Community Groups in Manchester, England.” </w:t>
      </w:r>
      <w:r w:rsidRPr="00E52D84">
        <w:rPr>
          <w:i/>
          <w:iCs/>
        </w:rPr>
        <w:t>Chinese Journal of Library and Information Science</w:t>
      </w:r>
      <w:r w:rsidRPr="00E52D84">
        <w:t xml:space="preserve"> 4 (3/4): 35–48.</w:t>
      </w:r>
    </w:p>
    <w:p w14:paraId="21FDEC4B" w14:textId="77777777" w:rsidR="00E52D84" w:rsidRPr="00E52D84" w:rsidRDefault="00E52D84" w:rsidP="0019044F">
      <w:pPr>
        <w:pStyle w:val="Bibliography"/>
      </w:pPr>
      <w:r w:rsidRPr="00E52D84">
        <w:t xml:space="preserve">———. 2012b. “Informatics Moments.” </w:t>
      </w:r>
      <w:r w:rsidRPr="00E52D84">
        <w:rPr>
          <w:i/>
          <w:iCs/>
        </w:rPr>
        <w:t>The Library Quarterly</w:t>
      </w:r>
      <w:r w:rsidRPr="00E52D84">
        <w:t xml:space="preserve"> 82 (1): 47–73. https://doi.org/10.1086/662946.</w:t>
      </w:r>
    </w:p>
    <w:p w14:paraId="255ECFF1" w14:textId="77777777" w:rsidR="00E52D84" w:rsidRPr="00E52D84" w:rsidRDefault="00E52D84" w:rsidP="0019044F">
      <w:pPr>
        <w:pStyle w:val="Bibliography"/>
      </w:pPr>
      <w:r w:rsidRPr="00E52D84">
        <w:t xml:space="preserve">Williams, Kate, Shenglong Han, Hui Yan, and Abdul Alkalimat, eds. 2012. </w:t>
      </w:r>
      <w:r w:rsidRPr="00E52D84">
        <w:rPr>
          <w:i/>
          <w:iCs/>
        </w:rPr>
        <w:t>Community Informatics in China and the US: Theory and Research</w:t>
      </w:r>
      <w:r w:rsidRPr="00E52D84">
        <w:t>. Beijing: National Library Press.</w:t>
      </w:r>
    </w:p>
    <w:p w14:paraId="415C0A19" w14:textId="77777777" w:rsidR="000C2881" w:rsidRPr="00315198" w:rsidRDefault="00E52D84" w:rsidP="0036058B">
      <w:pPr>
        <w:pStyle w:val="Bibliography"/>
      </w:pPr>
      <w:r w:rsidRPr="00E52D84">
        <w:t xml:space="preserve">Yan, Hui. 2018. “Structural Origins of Digital Poverty in Rural China.” </w:t>
      </w:r>
      <w:r w:rsidRPr="00E52D84">
        <w:rPr>
          <w:i/>
          <w:iCs/>
        </w:rPr>
        <w:t>Journal of Library Science in China (English)</w:t>
      </w:r>
      <w:r w:rsidRPr="00E52D84">
        <w:t xml:space="preserve"> 9 (March): 93–111.</w:t>
      </w:r>
      <w:r>
        <w:fldChar w:fldCharType="end"/>
      </w:r>
    </w:p>
    <w:sectPr w:rsidR="000C2881" w:rsidRPr="00315198" w:rsidSect="008F08D7">
      <w:footerReference w:type="default" r:id="rId14"/>
      <w:pgSz w:w="11906" w:h="16838"/>
      <w:pgMar w:top="1440" w:right="1080" w:bottom="1440" w:left="1080" w:header="850" w:footer="994"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5F1D7B" w14:textId="77777777" w:rsidR="00582421" w:rsidRDefault="00582421" w:rsidP="00297FF0">
      <w:r>
        <w:separator/>
      </w:r>
    </w:p>
  </w:endnote>
  <w:endnote w:type="continuationSeparator" w:id="0">
    <w:p w14:paraId="5DF70B55" w14:textId="77777777" w:rsidR="00582421" w:rsidRDefault="00582421" w:rsidP="00297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MingLiU_HKSCS">
    <w:panose1 w:val="02020500000000000000"/>
    <w:charset w:val="88"/>
    <w:family w:val="roman"/>
    <w:pitch w:val="variable"/>
    <w:sig w:usb0="A00002FF" w:usb1="3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8536582"/>
      <w:docPartObj>
        <w:docPartGallery w:val="Page Numbers (Bottom of Page)"/>
        <w:docPartUnique/>
      </w:docPartObj>
    </w:sdtPr>
    <w:sdtEndPr>
      <w:rPr>
        <w:noProof/>
      </w:rPr>
    </w:sdtEndPr>
    <w:sdtContent>
      <w:p w14:paraId="32233149" w14:textId="11AC6537" w:rsidR="00F346F8" w:rsidRDefault="00F346F8" w:rsidP="006E248E">
        <w:pPr>
          <w:pStyle w:val="Header"/>
          <w:ind w:left="1080"/>
          <w:jc w:val="center"/>
        </w:pPr>
        <w:r>
          <w:fldChar w:fldCharType="begin"/>
        </w:r>
        <w:r>
          <w:instrText xml:space="preserve"> PAGE   \* MERGEFORMAT </w:instrText>
        </w:r>
        <w:r>
          <w:fldChar w:fldCharType="separate"/>
        </w:r>
        <w:r>
          <w:rPr>
            <w:noProof/>
          </w:rPr>
          <w:t>2</w:t>
        </w:r>
        <w:r>
          <w:rPr>
            <w:noProof/>
          </w:rPr>
          <w:fldChar w:fldCharType="end"/>
        </w:r>
        <w:r>
          <w:rPr>
            <w:noProof/>
          </w:rPr>
          <w:t xml:space="preserve"> / </w:t>
        </w:r>
        <w:r w:rsidR="00F538C3">
          <w:rPr>
            <w:noProof/>
          </w:rPr>
          <w:t>Tech Help Study Field Manual (May 2019 edition)</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0687D" w14:textId="77777777" w:rsidR="00582421" w:rsidRDefault="00582421" w:rsidP="00297FF0">
      <w:r>
        <w:separator/>
      </w:r>
    </w:p>
  </w:footnote>
  <w:footnote w:type="continuationSeparator" w:id="0">
    <w:p w14:paraId="3EEE267C" w14:textId="77777777" w:rsidR="00582421" w:rsidRDefault="00582421" w:rsidP="00297F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110A6"/>
    <w:multiLevelType w:val="hybridMultilevel"/>
    <w:tmpl w:val="85962EDA"/>
    <w:lvl w:ilvl="0" w:tplc="0409000F">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44BE3"/>
    <w:multiLevelType w:val="hybridMultilevel"/>
    <w:tmpl w:val="251C2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F7DD8"/>
    <w:multiLevelType w:val="hybridMultilevel"/>
    <w:tmpl w:val="62469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70681"/>
    <w:multiLevelType w:val="hybridMultilevel"/>
    <w:tmpl w:val="69BA9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EF7997"/>
    <w:multiLevelType w:val="hybridMultilevel"/>
    <w:tmpl w:val="F5EE5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A596F"/>
    <w:multiLevelType w:val="hybridMultilevel"/>
    <w:tmpl w:val="67AE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E85B84"/>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B4C62E0"/>
    <w:multiLevelType w:val="hybridMultilevel"/>
    <w:tmpl w:val="03005C6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DF87CCE"/>
    <w:multiLevelType w:val="hybridMultilevel"/>
    <w:tmpl w:val="57D84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6C4024"/>
    <w:multiLevelType w:val="hybridMultilevel"/>
    <w:tmpl w:val="EBA24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5A7BB1"/>
    <w:multiLevelType w:val="hybridMultilevel"/>
    <w:tmpl w:val="0B1C7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76389C"/>
    <w:multiLevelType w:val="hybridMultilevel"/>
    <w:tmpl w:val="CF9E597C"/>
    <w:lvl w:ilvl="0" w:tplc="04090011">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2" w15:restartNumberingAfterBreak="0">
    <w:nsid w:val="24CE2D51"/>
    <w:multiLevelType w:val="hybridMultilevel"/>
    <w:tmpl w:val="71B2298A"/>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5E63420"/>
    <w:multiLevelType w:val="hybridMultilevel"/>
    <w:tmpl w:val="428A041E"/>
    <w:lvl w:ilvl="0" w:tplc="0409000F">
      <w:start w:val="1"/>
      <w:numFmt w:val="decimal"/>
      <w:lvlText w:val="%1."/>
      <w:lvlJc w:val="left"/>
      <w:pPr>
        <w:ind w:left="720" w:hanging="360"/>
      </w:pPr>
    </w:lvl>
    <w:lvl w:ilvl="1" w:tplc="4D6EFCEA">
      <w:start w:val="6"/>
      <w:numFmt w:val="bullet"/>
      <w:lvlText w:val=""/>
      <w:lvlJc w:val="left"/>
      <w:pPr>
        <w:ind w:left="1440" w:hanging="360"/>
      </w:pPr>
      <w:rPr>
        <w:rFonts w:ascii="Symbol" w:eastAsiaTheme="minorEastAsia"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B85F2A"/>
    <w:multiLevelType w:val="hybridMultilevel"/>
    <w:tmpl w:val="5442BF2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281AF7"/>
    <w:multiLevelType w:val="hybridMultilevel"/>
    <w:tmpl w:val="3D6CCFE0"/>
    <w:lvl w:ilvl="0" w:tplc="D96ECCDA">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304D3FD8"/>
    <w:multiLevelType w:val="hybridMultilevel"/>
    <w:tmpl w:val="FE747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DE75CB"/>
    <w:multiLevelType w:val="hybridMultilevel"/>
    <w:tmpl w:val="726C1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646ED"/>
    <w:multiLevelType w:val="hybridMultilevel"/>
    <w:tmpl w:val="9850DA96"/>
    <w:lvl w:ilvl="0" w:tplc="2D6022D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42630317"/>
    <w:multiLevelType w:val="hybridMultilevel"/>
    <w:tmpl w:val="7D14E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82552F"/>
    <w:multiLevelType w:val="multilevel"/>
    <w:tmpl w:val="5ECC46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EF1CB0"/>
    <w:multiLevelType w:val="hybridMultilevel"/>
    <w:tmpl w:val="5D667138"/>
    <w:lvl w:ilvl="0" w:tplc="9A5664B2">
      <w:start w:val="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054E8"/>
    <w:multiLevelType w:val="hybridMultilevel"/>
    <w:tmpl w:val="0C3EE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9A46BB"/>
    <w:multiLevelType w:val="hybridMultilevel"/>
    <w:tmpl w:val="8FCE4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007B14"/>
    <w:multiLevelType w:val="hybridMultilevel"/>
    <w:tmpl w:val="F1C6D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2E08AB"/>
    <w:multiLevelType w:val="hybridMultilevel"/>
    <w:tmpl w:val="E9726F98"/>
    <w:lvl w:ilvl="0" w:tplc="38B25016">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15:restartNumberingAfterBreak="0">
    <w:nsid w:val="5D33461D"/>
    <w:multiLevelType w:val="hybridMultilevel"/>
    <w:tmpl w:val="025A73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381272D"/>
    <w:multiLevelType w:val="hybridMultilevel"/>
    <w:tmpl w:val="B0A8B852"/>
    <w:lvl w:ilvl="0" w:tplc="F7F661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5EE1553"/>
    <w:multiLevelType w:val="hybridMultilevel"/>
    <w:tmpl w:val="669E3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9360B1"/>
    <w:multiLevelType w:val="hybridMultilevel"/>
    <w:tmpl w:val="62469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F538A7"/>
    <w:multiLevelType w:val="hybridMultilevel"/>
    <w:tmpl w:val="2CECC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D104F9"/>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15:restartNumberingAfterBreak="0">
    <w:nsid w:val="77316931"/>
    <w:multiLevelType w:val="hybridMultilevel"/>
    <w:tmpl w:val="8B223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D74192"/>
    <w:multiLevelType w:val="hybridMultilevel"/>
    <w:tmpl w:val="62469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6327A0"/>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0"/>
  </w:num>
  <w:num w:numId="2">
    <w:abstractNumId w:val="18"/>
  </w:num>
  <w:num w:numId="3">
    <w:abstractNumId w:val="15"/>
  </w:num>
  <w:num w:numId="4">
    <w:abstractNumId w:val="25"/>
  </w:num>
  <w:num w:numId="5">
    <w:abstractNumId w:val="12"/>
  </w:num>
  <w:num w:numId="6">
    <w:abstractNumId w:val="31"/>
  </w:num>
  <w:num w:numId="7">
    <w:abstractNumId w:val="6"/>
  </w:num>
  <w:num w:numId="8">
    <w:abstractNumId w:val="34"/>
  </w:num>
  <w:num w:numId="9">
    <w:abstractNumId w:val="1"/>
  </w:num>
  <w:num w:numId="10">
    <w:abstractNumId w:val="16"/>
  </w:num>
  <w:num w:numId="11">
    <w:abstractNumId w:val="32"/>
  </w:num>
  <w:num w:numId="12">
    <w:abstractNumId w:val="21"/>
  </w:num>
  <w:num w:numId="13">
    <w:abstractNumId w:val="14"/>
  </w:num>
  <w:num w:numId="14">
    <w:abstractNumId w:val="27"/>
  </w:num>
  <w:num w:numId="15">
    <w:abstractNumId w:val="22"/>
  </w:num>
  <w:num w:numId="16">
    <w:abstractNumId w:val="11"/>
  </w:num>
  <w:num w:numId="17">
    <w:abstractNumId w:val="7"/>
  </w:num>
  <w:num w:numId="18">
    <w:abstractNumId w:val="10"/>
  </w:num>
  <w:num w:numId="19">
    <w:abstractNumId w:val="13"/>
  </w:num>
  <w:num w:numId="20">
    <w:abstractNumId w:val="5"/>
  </w:num>
  <w:num w:numId="21">
    <w:abstractNumId w:val="24"/>
  </w:num>
  <w:num w:numId="22">
    <w:abstractNumId w:val="17"/>
  </w:num>
  <w:num w:numId="23">
    <w:abstractNumId w:val="19"/>
  </w:num>
  <w:num w:numId="24">
    <w:abstractNumId w:val="29"/>
  </w:num>
  <w:num w:numId="25">
    <w:abstractNumId w:val="23"/>
  </w:num>
  <w:num w:numId="26">
    <w:abstractNumId w:val="33"/>
  </w:num>
  <w:num w:numId="27">
    <w:abstractNumId w:val="4"/>
  </w:num>
  <w:num w:numId="28">
    <w:abstractNumId w:val="3"/>
  </w:num>
  <w:num w:numId="29">
    <w:abstractNumId w:val="26"/>
  </w:num>
  <w:num w:numId="30">
    <w:abstractNumId w:val="2"/>
  </w:num>
  <w:num w:numId="31">
    <w:abstractNumId w:val="28"/>
  </w:num>
  <w:num w:numId="32">
    <w:abstractNumId w:val="0"/>
  </w:num>
  <w:num w:numId="33">
    <w:abstractNumId w:val="8"/>
  </w:num>
  <w:num w:numId="34">
    <w:abstractNumId w:val="9"/>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bordersDoNotSurroundHeader/>
  <w:bordersDoNotSurroundFooter/>
  <w:proofState w:spelling="clean"/>
  <w:defaultTabStop w:val="36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925"/>
    <w:rsid w:val="00012D1E"/>
    <w:rsid w:val="00020200"/>
    <w:rsid w:val="000217DF"/>
    <w:rsid w:val="0002658E"/>
    <w:rsid w:val="00051620"/>
    <w:rsid w:val="00062D1E"/>
    <w:rsid w:val="00077BAE"/>
    <w:rsid w:val="00090AC3"/>
    <w:rsid w:val="000B7D89"/>
    <w:rsid w:val="000C2881"/>
    <w:rsid w:val="000E261D"/>
    <w:rsid w:val="000E3682"/>
    <w:rsid w:val="000E66D3"/>
    <w:rsid w:val="000E7C74"/>
    <w:rsid w:val="000F4833"/>
    <w:rsid w:val="00134268"/>
    <w:rsid w:val="00142639"/>
    <w:rsid w:val="00157B96"/>
    <w:rsid w:val="0019044F"/>
    <w:rsid w:val="00191BD0"/>
    <w:rsid w:val="001930C5"/>
    <w:rsid w:val="001C4B6B"/>
    <w:rsid w:val="00205938"/>
    <w:rsid w:val="00233158"/>
    <w:rsid w:val="0023660B"/>
    <w:rsid w:val="00237F33"/>
    <w:rsid w:val="00251D51"/>
    <w:rsid w:val="002560D0"/>
    <w:rsid w:val="002623B9"/>
    <w:rsid w:val="002627D5"/>
    <w:rsid w:val="00267B5E"/>
    <w:rsid w:val="002814FA"/>
    <w:rsid w:val="00285966"/>
    <w:rsid w:val="0029450E"/>
    <w:rsid w:val="0029771A"/>
    <w:rsid w:val="00297FF0"/>
    <w:rsid w:val="002B332A"/>
    <w:rsid w:val="002D2767"/>
    <w:rsid w:val="002E3218"/>
    <w:rsid w:val="00315198"/>
    <w:rsid w:val="00330908"/>
    <w:rsid w:val="00333419"/>
    <w:rsid w:val="003416E9"/>
    <w:rsid w:val="0036058B"/>
    <w:rsid w:val="00361130"/>
    <w:rsid w:val="00374EF0"/>
    <w:rsid w:val="0039041C"/>
    <w:rsid w:val="003A425E"/>
    <w:rsid w:val="003C35CF"/>
    <w:rsid w:val="00402BBF"/>
    <w:rsid w:val="004261A2"/>
    <w:rsid w:val="00427699"/>
    <w:rsid w:val="00453259"/>
    <w:rsid w:val="004605D2"/>
    <w:rsid w:val="00486F2D"/>
    <w:rsid w:val="004A4772"/>
    <w:rsid w:val="004A493E"/>
    <w:rsid w:val="004B69E3"/>
    <w:rsid w:val="004D1F5B"/>
    <w:rsid w:val="004D7538"/>
    <w:rsid w:val="004E550B"/>
    <w:rsid w:val="00513052"/>
    <w:rsid w:val="00517269"/>
    <w:rsid w:val="0054205C"/>
    <w:rsid w:val="0054523E"/>
    <w:rsid w:val="0056313F"/>
    <w:rsid w:val="00570262"/>
    <w:rsid w:val="0057753A"/>
    <w:rsid w:val="00582421"/>
    <w:rsid w:val="00582FB7"/>
    <w:rsid w:val="005C7402"/>
    <w:rsid w:val="005E4197"/>
    <w:rsid w:val="0062050B"/>
    <w:rsid w:val="00627383"/>
    <w:rsid w:val="00631496"/>
    <w:rsid w:val="00665134"/>
    <w:rsid w:val="006717F5"/>
    <w:rsid w:val="00673E48"/>
    <w:rsid w:val="00685E45"/>
    <w:rsid w:val="006C0D1C"/>
    <w:rsid w:val="006C2717"/>
    <w:rsid w:val="006C2BD6"/>
    <w:rsid w:val="006C2E0E"/>
    <w:rsid w:val="006D421A"/>
    <w:rsid w:val="006E248E"/>
    <w:rsid w:val="007255CF"/>
    <w:rsid w:val="007641A1"/>
    <w:rsid w:val="00771189"/>
    <w:rsid w:val="00781DDA"/>
    <w:rsid w:val="00782836"/>
    <w:rsid w:val="00783428"/>
    <w:rsid w:val="0078761B"/>
    <w:rsid w:val="007C70C0"/>
    <w:rsid w:val="007C7358"/>
    <w:rsid w:val="007E4248"/>
    <w:rsid w:val="007F3DC0"/>
    <w:rsid w:val="00820DF0"/>
    <w:rsid w:val="008318A0"/>
    <w:rsid w:val="008321F3"/>
    <w:rsid w:val="00856B86"/>
    <w:rsid w:val="008D54F7"/>
    <w:rsid w:val="008E20FB"/>
    <w:rsid w:val="008E2E6E"/>
    <w:rsid w:val="008E5118"/>
    <w:rsid w:val="008F08D7"/>
    <w:rsid w:val="00932C2A"/>
    <w:rsid w:val="00956A1D"/>
    <w:rsid w:val="00956DAA"/>
    <w:rsid w:val="00963108"/>
    <w:rsid w:val="0097050C"/>
    <w:rsid w:val="009D067D"/>
    <w:rsid w:val="009D2276"/>
    <w:rsid w:val="009F02AB"/>
    <w:rsid w:val="009F60F2"/>
    <w:rsid w:val="00A0603D"/>
    <w:rsid w:val="00A07D54"/>
    <w:rsid w:val="00A12D66"/>
    <w:rsid w:val="00A21075"/>
    <w:rsid w:val="00A21A9A"/>
    <w:rsid w:val="00A27B4F"/>
    <w:rsid w:val="00A471B7"/>
    <w:rsid w:val="00A51316"/>
    <w:rsid w:val="00A5704A"/>
    <w:rsid w:val="00A66136"/>
    <w:rsid w:val="00A67F24"/>
    <w:rsid w:val="00A702AA"/>
    <w:rsid w:val="00A75683"/>
    <w:rsid w:val="00A832B9"/>
    <w:rsid w:val="00A83738"/>
    <w:rsid w:val="00A90977"/>
    <w:rsid w:val="00A94675"/>
    <w:rsid w:val="00A9760A"/>
    <w:rsid w:val="00AA6009"/>
    <w:rsid w:val="00AC4106"/>
    <w:rsid w:val="00AD172B"/>
    <w:rsid w:val="00AD41BE"/>
    <w:rsid w:val="00AD59E3"/>
    <w:rsid w:val="00AF2DFA"/>
    <w:rsid w:val="00AF64D3"/>
    <w:rsid w:val="00B25CCE"/>
    <w:rsid w:val="00B40FBF"/>
    <w:rsid w:val="00B44D99"/>
    <w:rsid w:val="00B47719"/>
    <w:rsid w:val="00B606A4"/>
    <w:rsid w:val="00B61AB0"/>
    <w:rsid w:val="00BD5CD3"/>
    <w:rsid w:val="00BE3239"/>
    <w:rsid w:val="00BF519F"/>
    <w:rsid w:val="00C01FBE"/>
    <w:rsid w:val="00C049CD"/>
    <w:rsid w:val="00C06F73"/>
    <w:rsid w:val="00C16DE7"/>
    <w:rsid w:val="00C35171"/>
    <w:rsid w:val="00C6046D"/>
    <w:rsid w:val="00C60C94"/>
    <w:rsid w:val="00C9303E"/>
    <w:rsid w:val="00CA2F88"/>
    <w:rsid w:val="00CD1C80"/>
    <w:rsid w:val="00D1125A"/>
    <w:rsid w:val="00D27D9B"/>
    <w:rsid w:val="00D30091"/>
    <w:rsid w:val="00D36925"/>
    <w:rsid w:val="00D37DFE"/>
    <w:rsid w:val="00D628ED"/>
    <w:rsid w:val="00D81455"/>
    <w:rsid w:val="00DB5436"/>
    <w:rsid w:val="00DC0D37"/>
    <w:rsid w:val="00DC75E4"/>
    <w:rsid w:val="00DD31C4"/>
    <w:rsid w:val="00DE44D3"/>
    <w:rsid w:val="00DF0593"/>
    <w:rsid w:val="00DF629A"/>
    <w:rsid w:val="00E07E54"/>
    <w:rsid w:val="00E111D1"/>
    <w:rsid w:val="00E1145D"/>
    <w:rsid w:val="00E44192"/>
    <w:rsid w:val="00E47C75"/>
    <w:rsid w:val="00E52D84"/>
    <w:rsid w:val="00E63359"/>
    <w:rsid w:val="00E63FD1"/>
    <w:rsid w:val="00E8286B"/>
    <w:rsid w:val="00E875CC"/>
    <w:rsid w:val="00EA6B89"/>
    <w:rsid w:val="00EC5003"/>
    <w:rsid w:val="00EC6124"/>
    <w:rsid w:val="00ED587A"/>
    <w:rsid w:val="00EF3DCA"/>
    <w:rsid w:val="00EF59A5"/>
    <w:rsid w:val="00F04B37"/>
    <w:rsid w:val="00F346F8"/>
    <w:rsid w:val="00F538C3"/>
    <w:rsid w:val="00F618F0"/>
    <w:rsid w:val="00F63768"/>
    <w:rsid w:val="00F7726F"/>
    <w:rsid w:val="00F77EA0"/>
    <w:rsid w:val="00F83804"/>
    <w:rsid w:val="00F93507"/>
    <w:rsid w:val="00FA4691"/>
    <w:rsid w:val="00FA5DFC"/>
    <w:rsid w:val="00FF3967"/>
    <w:rsid w:val="00FF7C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06AE8"/>
  <w15:chartTrackingRefBased/>
  <w15:docId w15:val="{82852748-0C3B-4244-8B20-921C56DF8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3768"/>
    <w:pPr>
      <w:widowControl w:val="0"/>
      <w:tabs>
        <w:tab w:val="left" w:pos="720"/>
      </w:tabs>
      <w:ind w:left="720" w:hanging="720"/>
    </w:pPr>
    <w:rPr>
      <w:rFonts w:ascii="Calibri" w:hAnsi="Calibri"/>
      <w:sz w:val="24"/>
    </w:rPr>
  </w:style>
  <w:style w:type="paragraph" w:styleId="Heading1">
    <w:name w:val="heading 1"/>
    <w:basedOn w:val="Normal"/>
    <w:next w:val="Normal"/>
    <w:link w:val="Heading1Char"/>
    <w:uiPriority w:val="9"/>
    <w:qFormat/>
    <w:rsid w:val="0019044F"/>
    <w:pPr>
      <w:outlineLvl w:val="0"/>
    </w:pPr>
    <w:rPr>
      <w:b/>
    </w:rPr>
  </w:style>
  <w:style w:type="paragraph" w:styleId="Heading2">
    <w:name w:val="heading 2"/>
    <w:basedOn w:val="Normal"/>
    <w:next w:val="Normal"/>
    <w:link w:val="Heading2Char"/>
    <w:uiPriority w:val="9"/>
    <w:semiHidden/>
    <w:unhideWhenUsed/>
    <w:qFormat/>
    <w:rsid w:val="008321F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D36925"/>
    <w:pPr>
      <w:widowControl/>
      <w:spacing w:before="100" w:beforeAutospacing="1" w:after="100" w:afterAutospacing="1"/>
      <w:outlineLvl w:val="2"/>
    </w:pPr>
    <w:rPr>
      <w:rFonts w:ascii="SimSun" w:eastAsia="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36925"/>
    <w:pPr>
      <w:widowControl/>
      <w:spacing w:before="100" w:beforeAutospacing="1" w:after="100" w:afterAutospacing="1"/>
    </w:pPr>
    <w:rPr>
      <w:rFonts w:ascii="SimSun" w:eastAsia="SimSun" w:hAnsi="SimSun" w:cs="SimSun"/>
      <w:kern w:val="0"/>
      <w:szCs w:val="24"/>
    </w:rPr>
  </w:style>
  <w:style w:type="character" w:styleId="Strong">
    <w:name w:val="Strong"/>
    <w:basedOn w:val="DefaultParagraphFont"/>
    <w:uiPriority w:val="22"/>
    <w:qFormat/>
    <w:rsid w:val="00D36925"/>
    <w:rPr>
      <w:b/>
      <w:bCs/>
    </w:rPr>
  </w:style>
  <w:style w:type="character" w:styleId="Emphasis">
    <w:name w:val="Emphasis"/>
    <w:basedOn w:val="DefaultParagraphFont"/>
    <w:uiPriority w:val="20"/>
    <w:qFormat/>
    <w:rsid w:val="00D36925"/>
    <w:rPr>
      <w:i/>
      <w:iCs/>
    </w:rPr>
  </w:style>
  <w:style w:type="character" w:customStyle="1" w:styleId="Heading3Char">
    <w:name w:val="Heading 3 Char"/>
    <w:basedOn w:val="DefaultParagraphFont"/>
    <w:link w:val="Heading3"/>
    <w:uiPriority w:val="9"/>
    <w:rsid w:val="00D36925"/>
    <w:rPr>
      <w:rFonts w:ascii="SimSun" w:eastAsia="SimSun" w:hAnsi="SimSun" w:cs="SimSun"/>
      <w:b/>
      <w:bCs/>
      <w:kern w:val="0"/>
      <w:sz w:val="27"/>
      <w:szCs w:val="27"/>
    </w:rPr>
  </w:style>
  <w:style w:type="paragraph" w:styleId="ListParagraph">
    <w:name w:val="List Paragraph"/>
    <w:basedOn w:val="Normal"/>
    <w:uiPriority w:val="34"/>
    <w:qFormat/>
    <w:rsid w:val="00D27D9B"/>
    <w:pPr>
      <w:ind w:firstLineChars="200" w:firstLine="420"/>
    </w:pPr>
  </w:style>
  <w:style w:type="character" w:styleId="CommentReference">
    <w:name w:val="annotation reference"/>
    <w:basedOn w:val="DefaultParagraphFont"/>
    <w:uiPriority w:val="99"/>
    <w:semiHidden/>
    <w:unhideWhenUsed/>
    <w:rsid w:val="00DD31C4"/>
    <w:rPr>
      <w:sz w:val="16"/>
      <w:szCs w:val="16"/>
    </w:rPr>
  </w:style>
  <w:style w:type="paragraph" w:styleId="CommentText">
    <w:name w:val="annotation text"/>
    <w:basedOn w:val="Normal"/>
    <w:link w:val="CommentTextChar"/>
    <w:uiPriority w:val="99"/>
    <w:unhideWhenUsed/>
    <w:rsid w:val="00DD31C4"/>
    <w:rPr>
      <w:sz w:val="20"/>
      <w:szCs w:val="20"/>
    </w:rPr>
  </w:style>
  <w:style w:type="character" w:customStyle="1" w:styleId="CommentTextChar">
    <w:name w:val="Comment Text Char"/>
    <w:basedOn w:val="DefaultParagraphFont"/>
    <w:link w:val="CommentText"/>
    <w:uiPriority w:val="99"/>
    <w:rsid w:val="00DD31C4"/>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DD31C4"/>
    <w:rPr>
      <w:b/>
      <w:bCs/>
    </w:rPr>
  </w:style>
  <w:style w:type="character" w:customStyle="1" w:styleId="CommentSubjectChar">
    <w:name w:val="Comment Subject Char"/>
    <w:basedOn w:val="CommentTextChar"/>
    <w:link w:val="CommentSubject"/>
    <w:uiPriority w:val="99"/>
    <w:semiHidden/>
    <w:rsid w:val="00DD31C4"/>
    <w:rPr>
      <w:rFonts w:ascii="Calibri" w:hAnsi="Calibri"/>
      <w:b/>
      <w:bCs/>
      <w:sz w:val="20"/>
      <w:szCs w:val="20"/>
    </w:rPr>
  </w:style>
  <w:style w:type="paragraph" w:styleId="BalloonText">
    <w:name w:val="Balloon Text"/>
    <w:basedOn w:val="Normal"/>
    <w:link w:val="BalloonTextChar"/>
    <w:uiPriority w:val="99"/>
    <w:semiHidden/>
    <w:unhideWhenUsed/>
    <w:rsid w:val="00DD31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1C4"/>
    <w:rPr>
      <w:rFonts w:ascii="Segoe UI" w:hAnsi="Segoe UI" w:cs="Segoe UI"/>
      <w:sz w:val="18"/>
      <w:szCs w:val="18"/>
    </w:rPr>
  </w:style>
  <w:style w:type="paragraph" w:styleId="Header">
    <w:name w:val="header"/>
    <w:basedOn w:val="Normal"/>
    <w:link w:val="HeaderChar"/>
    <w:uiPriority w:val="99"/>
    <w:unhideWhenUsed/>
    <w:rsid w:val="00297FF0"/>
    <w:pPr>
      <w:tabs>
        <w:tab w:val="center" w:pos="4680"/>
        <w:tab w:val="right" w:pos="9360"/>
      </w:tabs>
    </w:pPr>
  </w:style>
  <w:style w:type="character" w:customStyle="1" w:styleId="HeaderChar">
    <w:name w:val="Header Char"/>
    <w:basedOn w:val="DefaultParagraphFont"/>
    <w:link w:val="Header"/>
    <w:uiPriority w:val="99"/>
    <w:rsid w:val="00297FF0"/>
    <w:rPr>
      <w:rFonts w:ascii="Calibri" w:hAnsi="Calibri"/>
      <w:sz w:val="24"/>
    </w:rPr>
  </w:style>
  <w:style w:type="paragraph" w:styleId="Footer">
    <w:name w:val="footer"/>
    <w:basedOn w:val="Normal"/>
    <w:link w:val="FooterChar"/>
    <w:uiPriority w:val="99"/>
    <w:unhideWhenUsed/>
    <w:rsid w:val="00297FF0"/>
    <w:pPr>
      <w:tabs>
        <w:tab w:val="center" w:pos="4680"/>
        <w:tab w:val="right" w:pos="9360"/>
      </w:tabs>
    </w:pPr>
  </w:style>
  <w:style w:type="character" w:customStyle="1" w:styleId="FooterChar">
    <w:name w:val="Footer Char"/>
    <w:basedOn w:val="DefaultParagraphFont"/>
    <w:link w:val="Footer"/>
    <w:uiPriority w:val="99"/>
    <w:rsid w:val="00297FF0"/>
    <w:rPr>
      <w:rFonts w:ascii="Calibri" w:hAnsi="Calibri"/>
      <w:sz w:val="24"/>
    </w:rPr>
  </w:style>
  <w:style w:type="paragraph" w:styleId="Bibliography">
    <w:name w:val="Bibliography"/>
    <w:basedOn w:val="Normal"/>
    <w:next w:val="Normal"/>
    <w:uiPriority w:val="37"/>
    <w:unhideWhenUsed/>
    <w:rsid w:val="00E52D84"/>
  </w:style>
  <w:style w:type="character" w:styleId="Hyperlink">
    <w:name w:val="Hyperlink"/>
    <w:basedOn w:val="DefaultParagraphFont"/>
    <w:uiPriority w:val="99"/>
    <w:unhideWhenUsed/>
    <w:rsid w:val="008321F3"/>
    <w:rPr>
      <w:color w:val="0563C1" w:themeColor="hyperlink"/>
      <w:u w:val="single"/>
    </w:rPr>
  </w:style>
  <w:style w:type="character" w:styleId="UnresolvedMention">
    <w:name w:val="Unresolved Mention"/>
    <w:basedOn w:val="DefaultParagraphFont"/>
    <w:uiPriority w:val="99"/>
    <w:semiHidden/>
    <w:unhideWhenUsed/>
    <w:rsid w:val="008321F3"/>
    <w:rPr>
      <w:color w:val="605E5C"/>
      <w:shd w:val="clear" w:color="auto" w:fill="E1DFDD"/>
    </w:rPr>
  </w:style>
  <w:style w:type="character" w:customStyle="1" w:styleId="Heading2Char">
    <w:name w:val="Heading 2 Char"/>
    <w:basedOn w:val="DefaultParagraphFont"/>
    <w:link w:val="Heading2"/>
    <w:uiPriority w:val="9"/>
    <w:semiHidden/>
    <w:rsid w:val="008321F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19044F"/>
    <w:rPr>
      <w:rFonts w:ascii="Calibri" w:hAnsi="Calibri"/>
      <w:b/>
      <w:sz w:val="24"/>
    </w:rPr>
  </w:style>
  <w:style w:type="paragraph" w:styleId="Revision">
    <w:name w:val="Revision"/>
    <w:hidden/>
    <w:uiPriority w:val="99"/>
    <w:semiHidden/>
    <w:rsid w:val="00A27B4F"/>
    <w:rPr>
      <w:rFonts w:ascii="Calibri" w:hAnsi="Calibr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066590">
      <w:bodyDiv w:val="1"/>
      <w:marLeft w:val="0"/>
      <w:marRight w:val="0"/>
      <w:marTop w:val="0"/>
      <w:marBottom w:val="0"/>
      <w:divBdr>
        <w:top w:val="none" w:sz="0" w:space="0" w:color="auto"/>
        <w:left w:val="none" w:sz="0" w:space="0" w:color="auto"/>
        <w:bottom w:val="none" w:sz="0" w:space="0" w:color="auto"/>
        <w:right w:val="none" w:sz="0" w:space="0" w:color="auto"/>
      </w:divBdr>
    </w:div>
    <w:div w:id="423693737">
      <w:bodyDiv w:val="1"/>
      <w:marLeft w:val="0"/>
      <w:marRight w:val="0"/>
      <w:marTop w:val="0"/>
      <w:marBottom w:val="0"/>
      <w:divBdr>
        <w:top w:val="none" w:sz="0" w:space="0" w:color="auto"/>
        <w:left w:val="none" w:sz="0" w:space="0" w:color="auto"/>
        <w:bottom w:val="none" w:sz="0" w:space="0" w:color="auto"/>
        <w:right w:val="none" w:sz="0" w:space="0" w:color="auto"/>
      </w:divBdr>
    </w:div>
    <w:div w:id="628632663">
      <w:bodyDiv w:val="1"/>
      <w:marLeft w:val="0"/>
      <w:marRight w:val="0"/>
      <w:marTop w:val="0"/>
      <w:marBottom w:val="0"/>
      <w:divBdr>
        <w:top w:val="none" w:sz="0" w:space="0" w:color="auto"/>
        <w:left w:val="none" w:sz="0" w:space="0" w:color="auto"/>
        <w:bottom w:val="none" w:sz="0" w:space="0" w:color="auto"/>
        <w:right w:val="none" w:sz="0" w:space="0" w:color="auto"/>
      </w:divBdr>
    </w:div>
    <w:div w:id="1119027447">
      <w:bodyDiv w:val="1"/>
      <w:marLeft w:val="0"/>
      <w:marRight w:val="0"/>
      <w:marTop w:val="0"/>
      <w:marBottom w:val="0"/>
      <w:divBdr>
        <w:top w:val="none" w:sz="0" w:space="0" w:color="auto"/>
        <w:left w:val="none" w:sz="0" w:space="0" w:color="auto"/>
        <w:bottom w:val="none" w:sz="0" w:space="0" w:color="auto"/>
        <w:right w:val="none" w:sz="0" w:space="0" w:color="auto"/>
      </w:divBdr>
    </w:div>
    <w:div w:id="1201936160">
      <w:bodyDiv w:val="1"/>
      <w:marLeft w:val="0"/>
      <w:marRight w:val="0"/>
      <w:marTop w:val="0"/>
      <w:marBottom w:val="0"/>
      <w:divBdr>
        <w:top w:val="none" w:sz="0" w:space="0" w:color="auto"/>
        <w:left w:val="none" w:sz="0" w:space="0" w:color="auto"/>
        <w:bottom w:val="none" w:sz="0" w:space="0" w:color="auto"/>
        <w:right w:val="none" w:sz="0" w:space="0" w:color="auto"/>
      </w:divBdr>
    </w:div>
    <w:div w:id="152347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irstmonday.org" TargetMode="External"/><Relationship Id="rId13" Type="http://schemas.openxmlformats.org/officeDocument/2006/relationships/hyperlink" Target="mailto:katewill@illinoi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nsimons@utexas.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orrstreet.org/cilab" TargetMode="External"/><Relationship Id="rId4" Type="http://schemas.openxmlformats.org/officeDocument/2006/relationships/settings" Target="settings.xml"/><Relationship Id="rId9" Type="http://schemas.openxmlformats.org/officeDocument/2006/relationships/hyperlink" Target="mailto:cilab@lists.illinois.edu"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CB53A-933C-E24E-AD56-50414C30A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8</Pages>
  <Words>5842</Words>
  <Characters>3330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hui</dc:creator>
  <cp:keywords/>
  <dc:description/>
  <cp:lastModifiedBy>Noah Lenstra</cp:lastModifiedBy>
  <cp:revision>7</cp:revision>
  <cp:lastPrinted>2019-05-06T23:12:00Z</cp:lastPrinted>
  <dcterms:created xsi:type="dcterms:W3CDTF">2019-05-09T17:05:00Z</dcterms:created>
  <dcterms:modified xsi:type="dcterms:W3CDTF">2019-05-16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lVPfFTpk"/&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